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31E75" w14:textId="091F3081" w:rsidR="003A153E" w:rsidRDefault="00000000">
      <w:pPr>
        <w:pStyle w:val="Title"/>
      </w:pPr>
      <w:r>
        <w:rPr>
          <w:noProof/>
        </w:rPr>
        <w:drawing>
          <wp:anchor distT="0" distB="0" distL="114300" distR="114300" simplePos="0" relativeHeight="251645440" behindDoc="0" locked="0" layoutInCell="1" allowOverlap="1" wp14:anchorId="14FCA88C" wp14:editId="445567A0">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6464" behindDoc="0" locked="0" layoutInCell="1" allowOverlap="1" wp14:anchorId="529CFB60" wp14:editId="1B753214">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1CF25" id="Rechteck 3" o:spid="_x0000_s1026" style="position:absolute;margin-left:24.25pt;margin-top:74pt;width:43.6pt;height:15.1pt;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003A30">
        <w:t>Parametric Tool for Automated Slot Insulation</w:t>
      </w:r>
    </w:p>
    <w:p w14:paraId="454B45BB" w14:textId="61DDE58D" w:rsidR="00003A30" w:rsidRDefault="00003A30">
      <w:pPr>
        <w:pStyle w:val="Title"/>
      </w:pPr>
      <w:r>
        <w:t>Insertion in Small-Scale Electric Motor Stator</w:t>
      </w:r>
    </w:p>
    <w:p w14:paraId="64B59589" w14:textId="39BB5749" w:rsidR="00003A30" w:rsidRDefault="00003A30">
      <w:pPr>
        <w:pStyle w:val="Title"/>
      </w:pP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47488" behindDoc="0" locked="0" layoutInCell="1" allowOverlap="1" wp14:anchorId="09090030" wp14:editId="7A0EF1A5">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086F9503" w14:textId="77777777" w:rsidR="003A153E" w:rsidRDefault="00000000">
      <w:pPr>
        <w:pStyle w:val="Titelblatt3"/>
        <w:tabs>
          <w:tab w:val="clear" w:pos="2520"/>
          <w:tab w:val="left" w:pos="1843"/>
        </w:tabs>
        <w:rPr>
          <w:sz w:val="22"/>
          <w:szCs w:val="24"/>
        </w:rPr>
      </w:pPr>
      <w:r>
        <w:rPr>
          <w:sz w:val="22"/>
          <w:szCs w:val="24"/>
        </w:rPr>
        <w:t>Abgabetermin:</w:t>
      </w:r>
      <w:r>
        <w:rPr>
          <w:sz w:val="22"/>
          <w:szCs w:val="24"/>
        </w:rPr>
        <w:tab/>
      </w:r>
      <w:r>
        <w:rPr>
          <w:color w:val="FF0000"/>
          <w:sz w:val="22"/>
          <w:szCs w:val="24"/>
        </w:rPr>
        <w:t>XX.XX</w:t>
      </w:r>
      <w:r>
        <w:rPr>
          <w:sz w:val="22"/>
          <w:szCs w:val="24"/>
        </w:rPr>
        <w:t>.202</w:t>
      </w:r>
      <w:r>
        <w:rPr>
          <w:color w:val="FF0000"/>
          <w:sz w:val="22"/>
          <w:szCs w:val="24"/>
        </w:rPr>
        <w:t>X</w:t>
      </w:r>
      <w:r>
        <w:rPr>
          <w:sz w:val="22"/>
          <w:szCs w:val="24"/>
        </w:rPr>
        <w:br/>
        <w:t>Bearbeitungszeit:</w:t>
      </w:r>
      <w:r>
        <w:rPr>
          <w:sz w:val="22"/>
          <w:szCs w:val="24"/>
        </w:rPr>
        <w:tab/>
      </w:r>
      <w:r>
        <w:rPr>
          <w:color w:val="FF0000"/>
          <w:sz w:val="22"/>
          <w:szCs w:val="24"/>
        </w:rPr>
        <w:t>XX</w:t>
      </w:r>
      <w:r>
        <w:rPr>
          <w:sz w:val="22"/>
          <w:szCs w:val="24"/>
        </w:rPr>
        <w:t xml:space="preserve"> Monate</w:t>
      </w:r>
    </w:p>
    <w:p w14:paraId="3BB438CE" w14:textId="77777777" w:rsidR="003A153E" w:rsidRDefault="003A153E">
      <w:pPr>
        <w:pStyle w:val="Titelblatt3"/>
        <w:sectPr w:rsidR="003A153E">
          <w:headerReference w:type="even" r:id="rId9"/>
          <w:headerReference w:type="first" r:id="rId10"/>
          <w:pgSz w:w="11907" w:h="16840"/>
          <w:pgMar w:top="1418" w:right="1418" w:bottom="1701" w:left="1418" w:header="720" w:footer="720" w:gutter="0"/>
          <w:pgNumType w:start="3"/>
          <w:cols w:space="720"/>
        </w:sectPr>
      </w:pP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643392" behindDoc="0" locked="0" layoutInCell="1" allowOverlap="1" wp14:anchorId="21EB3B56" wp14:editId="7FD909AE">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AC6C967" id="Line 4" o:spid="_x0000_s1026" style="position:absolute;flip:x;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3557565"/>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1D6C3120"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Pr="000A0836">
        <w:rPr>
          <w:lang w:val="en-IN"/>
        </w:rPr>
        <w:t>c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The tool enables rapid adaptation to different stator configurations by generating customized insertion tools. Given the limited profit margin, the cost-efficiency of the solution is a key factor in its development. The main goal is to improve flexibility in assembling different variants, small batch sizes and customer specifications</w:t>
      </w:r>
    </w:p>
    <w:bookmarkStart w:id="1" w:name="_Toc203557566" w:displacedByCustomXml="next"/>
    <w:bookmarkStart w:id="2" w:name="_Hlk202774454" w:displacedByCustomXml="next"/>
    <w:bookmarkStart w:id="3"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5FBFBA48" w14:textId="57171E67" w:rsidR="006E7DFF"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3557565" w:history="1">
            <w:r w:rsidR="006E7DFF" w:rsidRPr="00A40465">
              <w:rPr>
                <w:rStyle w:val="Hyperlink"/>
                <w:noProof/>
              </w:rPr>
              <w:t>ABSTRACT</w:t>
            </w:r>
            <w:r w:rsidR="006E7DFF">
              <w:rPr>
                <w:noProof/>
                <w:webHidden/>
              </w:rPr>
              <w:tab/>
            </w:r>
            <w:r w:rsidR="006E7DFF">
              <w:rPr>
                <w:noProof/>
                <w:webHidden/>
              </w:rPr>
              <w:fldChar w:fldCharType="begin"/>
            </w:r>
            <w:r w:rsidR="006E7DFF">
              <w:rPr>
                <w:noProof/>
                <w:webHidden/>
              </w:rPr>
              <w:instrText xml:space="preserve"> PAGEREF _Toc203557565 \h </w:instrText>
            </w:r>
            <w:r w:rsidR="006E7DFF">
              <w:rPr>
                <w:noProof/>
                <w:webHidden/>
              </w:rPr>
            </w:r>
            <w:r w:rsidR="006E7DFF">
              <w:rPr>
                <w:noProof/>
                <w:webHidden/>
              </w:rPr>
              <w:fldChar w:fldCharType="separate"/>
            </w:r>
            <w:r w:rsidR="006E7DFF">
              <w:rPr>
                <w:noProof/>
                <w:webHidden/>
              </w:rPr>
              <w:t>4</w:t>
            </w:r>
            <w:r w:rsidR="006E7DFF">
              <w:rPr>
                <w:noProof/>
                <w:webHidden/>
              </w:rPr>
              <w:fldChar w:fldCharType="end"/>
            </w:r>
          </w:hyperlink>
        </w:p>
        <w:p w14:paraId="595A432E" w14:textId="7B3DAB9F"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566" w:history="1">
            <w:r w:rsidRPr="00A40465">
              <w:rPr>
                <w:rStyle w:val="Hyperlink"/>
                <w:noProof/>
              </w:rPr>
              <w:t>Table Of Contents</w:t>
            </w:r>
            <w:r>
              <w:rPr>
                <w:noProof/>
                <w:webHidden/>
              </w:rPr>
              <w:tab/>
            </w:r>
            <w:r>
              <w:rPr>
                <w:noProof/>
                <w:webHidden/>
              </w:rPr>
              <w:fldChar w:fldCharType="begin"/>
            </w:r>
            <w:r>
              <w:rPr>
                <w:noProof/>
                <w:webHidden/>
              </w:rPr>
              <w:instrText xml:space="preserve"> PAGEREF _Toc203557566 \h </w:instrText>
            </w:r>
            <w:r>
              <w:rPr>
                <w:noProof/>
                <w:webHidden/>
              </w:rPr>
            </w:r>
            <w:r>
              <w:rPr>
                <w:noProof/>
                <w:webHidden/>
              </w:rPr>
              <w:fldChar w:fldCharType="separate"/>
            </w:r>
            <w:r>
              <w:rPr>
                <w:noProof/>
                <w:webHidden/>
              </w:rPr>
              <w:t>I</w:t>
            </w:r>
            <w:r>
              <w:rPr>
                <w:noProof/>
                <w:webHidden/>
              </w:rPr>
              <w:fldChar w:fldCharType="end"/>
            </w:r>
          </w:hyperlink>
        </w:p>
        <w:p w14:paraId="76D0328B" w14:textId="4B728360"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567" w:history="1">
            <w:r w:rsidRPr="00A40465">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rPr>
              <w:t>Introduction and objectives</w:t>
            </w:r>
            <w:r>
              <w:rPr>
                <w:noProof/>
                <w:webHidden/>
              </w:rPr>
              <w:tab/>
            </w:r>
            <w:r>
              <w:rPr>
                <w:noProof/>
                <w:webHidden/>
              </w:rPr>
              <w:fldChar w:fldCharType="begin"/>
            </w:r>
            <w:r>
              <w:rPr>
                <w:noProof/>
                <w:webHidden/>
              </w:rPr>
              <w:instrText xml:space="preserve"> PAGEREF _Toc203557567 \h </w:instrText>
            </w:r>
            <w:r>
              <w:rPr>
                <w:noProof/>
                <w:webHidden/>
              </w:rPr>
            </w:r>
            <w:r>
              <w:rPr>
                <w:noProof/>
                <w:webHidden/>
              </w:rPr>
              <w:fldChar w:fldCharType="separate"/>
            </w:r>
            <w:r>
              <w:rPr>
                <w:noProof/>
                <w:webHidden/>
              </w:rPr>
              <w:t>6</w:t>
            </w:r>
            <w:r>
              <w:rPr>
                <w:noProof/>
                <w:webHidden/>
              </w:rPr>
              <w:fldChar w:fldCharType="end"/>
            </w:r>
          </w:hyperlink>
        </w:p>
        <w:p w14:paraId="2C3001D9" w14:textId="0432FE0B"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68" w:history="1">
            <w:r w:rsidRPr="00A40465">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Motivation</w:t>
            </w:r>
            <w:r>
              <w:rPr>
                <w:noProof/>
                <w:webHidden/>
              </w:rPr>
              <w:tab/>
            </w:r>
            <w:r>
              <w:rPr>
                <w:noProof/>
                <w:webHidden/>
              </w:rPr>
              <w:fldChar w:fldCharType="begin"/>
            </w:r>
            <w:r>
              <w:rPr>
                <w:noProof/>
                <w:webHidden/>
              </w:rPr>
              <w:instrText xml:space="preserve"> PAGEREF _Toc203557568 \h </w:instrText>
            </w:r>
            <w:r>
              <w:rPr>
                <w:noProof/>
                <w:webHidden/>
              </w:rPr>
            </w:r>
            <w:r>
              <w:rPr>
                <w:noProof/>
                <w:webHidden/>
              </w:rPr>
              <w:fldChar w:fldCharType="separate"/>
            </w:r>
            <w:r>
              <w:rPr>
                <w:noProof/>
                <w:webHidden/>
              </w:rPr>
              <w:t>6</w:t>
            </w:r>
            <w:r>
              <w:rPr>
                <w:noProof/>
                <w:webHidden/>
              </w:rPr>
              <w:fldChar w:fldCharType="end"/>
            </w:r>
          </w:hyperlink>
        </w:p>
        <w:p w14:paraId="48C3A558" w14:textId="0490A853"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69" w:history="1">
            <w:r w:rsidRPr="00A40465">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Vision</w:t>
            </w:r>
            <w:r>
              <w:rPr>
                <w:noProof/>
                <w:webHidden/>
              </w:rPr>
              <w:tab/>
            </w:r>
            <w:r>
              <w:rPr>
                <w:noProof/>
                <w:webHidden/>
              </w:rPr>
              <w:fldChar w:fldCharType="begin"/>
            </w:r>
            <w:r>
              <w:rPr>
                <w:noProof/>
                <w:webHidden/>
              </w:rPr>
              <w:instrText xml:space="preserve"> PAGEREF _Toc203557569 \h </w:instrText>
            </w:r>
            <w:r>
              <w:rPr>
                <w:noProof/>
                <w:webHidden/>
              </w:rPr>
            </w:r>
            <w:r>
              <w:rPr>
                <w:noProof/>
                <w:webHidden/>
              </w:rPr>
              <w:fldChar w:fldCharType="separate"/>
            </w:r>
            <w:r>
              <w:rPr>
                <w:noProof/>
                <w:webHidden/>
              </w:rPr>
              <w:t>8</w:t>
            </w:r>
            <w:r>
              <w:rPr>
                <w:noProof/>
                <w:webHidden/>
              </w:rPr>
              <w:fldChar w:fldCharType="end"/>
            </w:r>
          </w:hyperlink>
        </w:p>
        <w:p w14:paraId="14AAEDB3" w14:textId="67CB4475"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0" w:history="1">
            <w:r w:rsidRPr="00A40465">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Problem Statement</w:t>
            </w:r>
            <w:r>
              <w:rPr>
                <w:noProof/>
                <w:webHidden/>
              </w:rPr>
              <w:tab/>
            </w:r>
            <w:r>
              <w:rPr>
                <w:noProof/>
                <w:webHidden/>
              </w:rPr>
              <w:fldChar w:fldCharType="begin"/>
            </w:r>
            <w:r>
              <w:rPr>
                <w:noProof/>
                <w:webHidden/>
              </w:rPr>
              <w:instrText xml:space="preserve"> PAGEREF _Toc203557570 \h </w:instrText>
            </w:r>
            <w:r>
              <w:rPr>
                <w:noProof/>
                <w:webHidden/>
              </w:rPr>
            </w:r>
            <w:r>
              <w:rPr>
                <w:noProof/>
                <w:webHidden/>
              </w:rPr>
              <w:fldChar w:fldCharType="separate"/>
            </w:r>
            <w:r>
              <w:rPr>
                <w:noProof/>
                <w:webHidden/>
              </w:rPr>
              <w:t>8</w:t>
            </w:r>
            <w:r>
              <w:rPr>
                <w:noProof/>
                <w:webHidden/>
              </w:rPr>
              <w:fldChar w:fldCharType="end"/>
            </w:r>
          </w:hyperlink>
        </w:p>
        <w:p w14:paraId="7C6D9F80" w14:textId="44CC5082"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1" w:history="1">
            <w:r w:rsidRPr="00A40465">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Structure of the thesis</w:t>
            </w:r>
            <w:r>
              <w:rPr>
                <w:noProof/>
                <w:webHidden/>
              </w:rPr>
              <w:tab/>
            </w:r>
            <w:r>
              <w:rPr>
                <w:noProof/>
                <w:webHidden/>
              </w:rPr>
              <w:fldChar w:fldCharType="begin"/>
            </w:r>
            <w:r>
              <w:rPr>
                <w:noProof/>
                <w:webHidden/>
              </w:rPr>
              <w:instrText xml:space="preserve"> PAGEREF _Toc203557571 \h </w:instrText>
            </w:r>
            <w:r>
              <w:rPr>
                <w:noProof/>
                <w:webHidden/>
              </w:rPr>
            </w:r>
            <w:r>
              <w:rPr>
                <w:noProof/>
                <w:webHidden/>
              </w:rPr>
              <w:fldChar w:fldCharType="separate"/>
            </w:r>
            <w:r>
              <w:rPr>
                <w:noProof/>
                <w:webHidden/>
              </w:rPr>
              <w:t>8</w:t>
            </w:r>
            <w:r>
              <w:rPr>
                <w:noProof/>
                <w:webHidden/>
              </w:rPr>
              <w:fldChar w:fldCharType="end"/>
            </w:r>
          </w:hyperlink>
        </w:p>
        <w:p w14:paraId="148CE98A" w14:textId="5053F2EA"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572" w:history="1">
            <w:r w:rsidRPr="00A40465">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lang w:val="en-IN"/>
              </w:rPr>
              <w:t>State of the Art</w:t>
            </w:r>
            <w:r>
              <w:rPr>
                <w:noProof/>
                <w:webHidden/>
              </w:rPr>
              <w:tab/>
            </w:r>
            <w:r>
              <w:rPr>
                <w:noProof/>
                <w:webHidden/>
              </w:rPr>
              <w:fldChar w:fldCharType="begin"/>
            </w:r>
            <w:r>
              <w:rPr>
                <w:noProof/>
                <w:webHidden/>
              </w:rPr>
              <w:instrText xml:space="preserve"> PAGEREF _Toc203557572 \h </w:instrText>
            </w:r>
            <w:r>
              <w:rPr>
                <w:noProof/>
                <w:webHidden/>
              </w:rPr>
            </w:r>
            <w:r>
              <w:rPr>
                <w:noProof/>
                <w:webHidden/>
              </w:rPr>
              <w:fldChar w:fldCharType="separate"/>
            </w:r>
            <w:r>
              <w:rPr>
                <w:noProof/>
                <w:webHidden/>
              </w:rPr>
              <w:t>9</w:t>
            </w:r>
            <w:r>
              <w:rPr>
                <w:noProof/>
                <w:webHidden/>
              </w:rPr>
              <w:fldChar w:fldCharType="end"/>
            </w:r>
          </w:hyperlink>
        </w:p>
        <w:p w14:paraId="7CE8064E" w14:textId="30ADE879"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3" w:history="1">
            <w:r w:rsidRPr="00A40465">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Fundamentals of Stator Assembly</w:t>
            </w:r>
            <w:r>
              <w:rPr>
                <w:noProof/>
                <w:webHidden/>
              </w:rPr>
              <w:tab/>
            </w:r>
            <w:r>
              <w:rPr>
                <w:noProof/>
                <w:webHidden/>
              </w:rPr>
              <w:fldChar w:fldCharType="begin"/>
            </w:r>
            <w:r>
              <w:rPr>
                <w:noProof/>
                <w:webHidden/>
              </w:rPr>
              <w:instrText xml:space="preserve"> PAGEREF _Toc203557573 \h </w:instrText>
            </w:r>
            <w:r>
              <w:rPr>
                <w:noProof/>
                <w:webHidden/>
              </w:rPr>
            </w:r>
            <w:r>
              <w:rPr>
                <w:noProof/>
                <w:webHidden/>
              </w:rPr>
              <w:fldChar w:fldCharType="separate"/>
            </w:r>
            <w:r>
              <w:rPr>
                <w:noProof/>
                <w:webHidden/>
              </w:rPr>
              <w:t>9</w:t>
            </w:r>
            <w:r>
              <w:rPr>
                <w:noProof/>
                <w:webHidden/>
              </w:rPr>
              <w:fldChar w:fldCharType="end"/>
            </w:r>
          </w:hyperlink>
        </w:p>
        <w:p w14:paraId="6C46E0DC" w14:textId="412615F1"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4" w:history="1">
            <w:r w:rsidRPr="00A40465">
              <w:rPr>
                <w:rStyle w:val="Hyperlink"/>
                <w:noProof/>
                <w:lang w:val="en-IN"/>
              </w:rPr>
              <w:t>2.1.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lot liner function and Importance</w:t>
            </w:r>
            <w:r>
              <w:rPr>
                <w:noProof/>
                <w:webHidden/>
              </w:rPr>
              <w:tab/>
            </w:r>
            <w:r>
              <w:rPr>
                <w:noProof/>
                <w:webHidden/>
              </w:rPr>
              <w:fldChar w:fldCharType="begin"/>
            </w:r>
            <w:r>
              <w:rPr>
                <w:noProof/>
                <w:webHidden/>
              </w:rPr>
              <w:instrText xml:space="preserve"> PAGEREF _Toc203557574 \h </w:instrText>
            </w:r>
            <w:r>
              <w:rPr>
                <w:noProof/>
                <w:webHidden/>
              </w:rPr>
            </w:r>
            <w:r>
              <w:rPr>
                <w:noProof/>
                <w:webHidden/>
              </w:rPr>
              <w:fldChar w:fldCharType="separate"/>
            </w:r>
            <w:r>
              <w:rPr>
                <w:noProof/>
                <w:webHidden/>
              </w:rPr>
              <w:t>10</w:t>
            </w:r>
            <w:r>
              <w:rPr>
                <w:noProof/>
                <w:webHidden/>
              </w:rPr>
              <w:fldChar w:fldCharType="end"/>
            </w:r>
          </w:hyperlink>
        </w:p>
        <w:p w14:paraId="762D41F1" w14:textId="2D5C2401"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5" w:history="1">
            <w:r w:rsidRPr="00A40465">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Common Challenges in the Insertion Process</w:t>
            </w:r>
            <w:r>
              <w:rPr>
                <w:noProof/>
                <w:webHidden/>
              </w:rPr>
              <w:tab/>
            </w:r>
            <w:r>
              <w:rPr>
                <w:noProof/>
                <w:webHidden/>
              </w:rPr>
              <w:fldChar w:fldCharType="begin"/>
            </w:r>
            <w:r>
              <w:rPr>
                <w:noProof/>
                <w:webHidden/>
              </w:rPr>
              <w:instrText xml:space="preserve"> PAGEREF _Toc203557575 \h </w:instrText>
            </w:r>
            <w:r>
              <w:rPr>
                <w:noProof/>
                <w:webHidden/>
              </w:rPr>
            </w:r>
            <w:r>
              <w:rPr>
                <w:noProof/>
                <w:webHidden/>
              </w:rPr>
              <w:fldChar w:fldCharType="separate"/>
            </w:r>
            <w:r>
              <w:rPr>
                <w:noProof/>
                <w:webHidden/>
              </w:rPr>
              <w:t>11</w:t>
            </w:r>
            <w:r>
              <w:rPr>
                <w:noProof/>
                <w:webHidden/>
              </w:rPr>
              <w:fldChar w:fldCharType="end"/>
            </w:r>
          </w:hyperlink>
        </w:p>
        <w:p w14:paraId="4147BBA7" w14:textId="5C3B6640"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6" w:history="1">
            <w:r w:rsidRPr="00A40465">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3557576 \h </w:instrText>
            </w:r>
            <w:r>
              <w:rPr>
                <w:noProof/>
                <w:webHidden/>
              </w:rPr>
            </w:r>
            <w:r>
              <w:rPr>
                <w:noProof/>
                <w:webHidden/>
              </w:rPr>
              <w:fldChar w:fldCharType="separate"/>
            </w:r>
            <w:r>
              <w:rPr>
                <w:noProof/>
                <w:webHidden/>
              </w:rPr>
              <w:t>12</w:t>
            </w:r>
            <w:r>
              <w:rPr>
                <w:noProof/>
                <w:webHidden/>
              </w:rPr>
              <w:fldChar w:fldCharType="end"/>
            </w:r>
          </w:hyperlink>
        </w:p>
        <w:p w14:paraId="77F6CE4E" w14:textId="2A0A77B2"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7" w:history="1">
            <w:r w:rsidRPr="00A40465">
              <w:rPr>
                <w:rStyle w:val="Hyperlink"/>
                <w:noProof/>
              </w:rPr>
              <w:t>2.2.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Large Scale vs Small Scale Production Strategies</w:t>
            </w:r>
            <w:r>
              <w:rPr>
                <w:noProof/>
                <w:webHidden/>
              </w:rPr>
              <w:tab/>
            </w:r>
            <w:r>
              <w:rPr>
                <w:noProof/>
                <w:webHidden/>
              </w:rPr>
              <w:fldChar w:fldCharType="begin"/>
            </w:r>
            <w:r>
              <w:rPr>
                <w:noProof/>
                <w:webHidden/>
              </w:rPr>
              <w:instrText xml:space="preserve"> PAGEREF _Toc203557577 \h </w:instrText>
            </w:r>
            <w:r>
              <w:rPr>
                <w:noProof/>
                <w:webHidden/>
              </w:rPr>
            </w:r>
            <w:r>
              <w:rPr>
                <w:noProof/>
                <w:webHidden/>
              </w:rPr>
              <w:fldChar w:fldCharType="separate"/>
            </w:r>
            <w:r>
              <w:rPr>
                <w:noProof/>
                <w:webHidden/>
              </w:rPr>
              <w:t>12</w:t>
            </w:r>
            <w:r>
              <w:rPr>
                <w:noProof/>
                <w:webHidden/>
              </w:rPr>
              <w:fldChar w:fldCharType="end"/>
            </w:r>
          </w:hyperlink>
        </w:p>
        <w:p w14:paraId="525581F8" w14:textId="598F5943"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8" w:history="1">
            <w:r w:rsidRPr="00A40465">
              <w:rPr>
                <w:rStyle w:val="Hyperlink"/>
                <w:noProof/>
                <w:lang w:val="en-IN"/>
              </w:rPr>
              <w:t>2.2.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Automation Principles</w:t>
            </w:r>
            <w:r>
              <w:rPr>
                <w:noProof/>
                <w:webHidden/>
              </w:rPr>
              <w:tab/>
            </w:r>
            <w:r>
              <w:rPr>
                <w:noProof/>
                <w:webHidden/>
              </w:rPr>
              <w:fldChar w:fldCharType="begin"/>
            </w:r>
            <w:r>
              <w:rPr>
                <w:noProof/>
                <w:webHidden/>
              </w:rPr>
              <w:instrText xml:space="preserve"> PAGEREF _Toc203557578 \h </w:instrText>
            </w:r>
            <w:r>
              <w:rPr>
                <w:noProof/>
                <w:webHidden/>
              </w:rPr>
            </w:r>
            <w:r>
              <w:rPr>
                <w:noProof/>
                <w:webHidden/>
              </w:rPr>
              <w:fldChar w:fldCharType="separate"/>
            </w:r>
            <w:r>
              <w:rPr>
                <w:noProof/>
                <w:webHidden/>
              </w:rPr>
              <w:t>14</w:t>
            </w:r>
            <w:r>
              <w:rPr>
                <w:noProof/>
                <w:webHidden/>
              </w:rPr>
              <w:fldChar w:fldCharType="end"/>
            </w:r>
          </w:hyperlink>
        </w:p>
        <w:p w14:paraId="3567D5D8" w14:textId="65B7E8CB"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79" w:history="1">
            <w:r w:rsidRPr="00A40465">
              <w:rPr>
                <w:rStyle w:val="Hyperlink"/>
                <w:noProof/>
                <w:lang w:val="en-IN"/>
              </w:rPr>
              <w:t>2.2.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Design for flexible automation</w:t>
            </w:r>
            <w:r>
              <w:rPr>
                <w:noProof/>
                <w:webHidden/>
              </w:rPr>
              <w:tab/>
            </w:r>
            <w:r>
              <w:rPr>
                <w:noProof/>
                <w:webHidden/>
              </w:rPr>
              <w:fldChar w:fldCharType="begin"/>
            </w:r>
            <w:r>
              <w:rPr>
                <w:noProof/>
                <w:webHidden/>
              </w:rPr>
              <w:instrText xml:space="preserve"> PAGEREF _Toc203557579 \h </w:instrText>
            </w:r>
            <w:r>
              <w:rPr>
                <w:noProof/>
                <w:webHidden/>
              </w:rPr>
            </w:r>
            <w:r>
              <w:rPr>
                <w:noProof/>
                <w:webHidden/>
              </w:rPr>
              <w:fldChar w:fldCharType="separate"/>
            </w:r>
            <w:r>
              <w:rPr>
                <w:noProof/>
                <w:webHidden/>
              </w:rPr>
              <w:t>14</w:t>
            </w:r>
            <w:r>
              <w:rPr>
                <w:noProof/>
                <w:webHidden/>
              </w:rPr>
              <w:fldChar w:fldCharType="end"/>
            </w:r>
          </w:hyperlink>
        </w:p>
        <w:p w14:paraId="6B8395A2" w14:textId="26A04D4C"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0" w:history="1">
            <w:r w:rsidRPr="00A40465">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Variety in Stator Design for Slot Liner insertion</w:t>
            </w:r>
            <w:r>
              <w:rPr>
                <w:noProof/>
                <w:webHidden/>
              </w:rPr>
              <w:tab/>
            </w:r>
            <w:r>
              <w:rPr>
                <w:noProof/>
                <w:webHidden/>
              </w:rPr>
              <w:fldChar w:fldCharType="begin"/>
            </w:r>
            <w:r>
              <w:rPr>
                <w:noProof/>
                <w:webHidden/>
              </w:rPr>
              <w:instrText xml:space="preserve"> PAGEREF _Toc203557580 \h </w:instrText>
            </w:r>
            <w:r>
              <w:rPr>
                <w:noProof/>
                <w:webHidden/>
              </w:rPr>
            </w:r>
            <w:r>
              <w:rPr>
                <w:noProof/>
                <w:webHidden/>
              </w:rPr>
              <w:fldChar w:fldCharType="separate"/>
            </w:r>
            <w:r>
              <w:rPr>
                <w:noProof/>
                <w:webHidden/>
              </w:rPr>
              <w:t>15</w:t>
            </w:r>
            <w:r>
              <w:rPr>
                <w:noProof/>
                <w:webHidden/>
              </w:rPr>
              <w:fldChar w:fldCharType="end"/>
            </w:r>
          </w:hyperlink>
        </w:p>
        <w:p w14:paraId="321063B6" w14:textId="29488720"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1" w:history="1">
            <w:r w:rsidRPr="00A40465">
              <w:rPr>
                <w:rStyle w:val="Hyperlink"/>
                <w:noProof/>
              </w:rPr>
              <w:t>2.3.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Influence on Insertion tooling and strategies</w:t>
            </w:r>
            <w:r>
              <w:rPr>
                <w:noProof/>
                <w:webHidden/>
              </w:rPr>
              <w:tab/>
            </w:r>
            <w:r>
              <w:rPr>
                <w:noProof/>
                <w:webHidden/>
              </w:rPr>
              <w:fldChar w:fldCharType="begin"/>
            </w:r>
            <w:r>
              <w:rPr>
                <w:noProof/>
                <w:webHidden/>
              </w:rPr>
              <w:instrText xml:space="preserve"> PAGEREF _Toc203557581 \h </w:instrText>
            </w:r>
            <w:r>
              <w:rPr>
                <w:noProof/>
                <w:webHidden/>
              </w:rPr>
            </w:r>
            <w:r>
              <w:rPr>
                <w:noProof/>
                <w:webHidden/>
              </w:rPr>
              <w:fldChar w:fldCharType="separate"/>
            </w:r>
            <w:r>
              <w:rPr>
                <w:noProof/>
                <w:webHidden/>
              </w:rPr>
              <w:t>16</w:t>
            </w:r>
            <w:r>
              <w:rPr>
                <w:noProof/>
                <w:webHidden/>
              </w:rPr>
              <w:fldChar w:fldCharType="end"/>
            </w:r>
          </w:hyperlink>
        </w:p>
        <w:p w14:paraId="39CDFA56" w14:textId="3D801874"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2" w:history="1">
            <w:r w:rsidRPr="00A40465">
              <w:rPr>
                <w:rStyle w:val="Hyperlink"/>
                <w:noProof/>
              </w:rPr>
              <w:t>2.4</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Robotic Systems for Insertion Tasks</w:t>
            </w:r>
            <w:r>
              <w:rPr>
                <w:noProof/>
                <w:webHidden/>
              </w:rPr>
              <w:tab/>
            </w:r>
            <w:r>
              <w:rPr>
                <w:noProof/>
                <w:webHidden/>
              </w:rPr>
              <w:fldChar w:fldCharType="begin"/>
            </w:r>
            <w:r>
              <w:rPr>
                <w:noProof/>
                <w:webHidden/>
              </w:rPr>
              <w:instrText xml:space="preserve"> PAGEREF _Toc203557582 \h </w:instrText>
            </w:r>
            <w:r>
              <w:rPr>
                <w:noProof/>
                <w:webHidden/>
              </w:rPr>
            </w:r>
            <w:r>
              <w:rPr>
                <w:noProof/>
                <w:webHidden/>
              </w:rPr>
              <w:fldChar w:fldCharType="separate"/>
            </w:r>
            <w:r>
              <w:rPr>
                <w:noProof/>
                <w:webHidden/>
              </w:rPr>
              <w:t>17</w:t>
            </w:r>
            <w:r>
              <w:rPr>
                <w:noProof/>
                <w:webHidden/>
              </w:rPr>
              <w:fldChar w:fldCharType="end"/>
            </w:r>
          </w:hyperlink>
        </w:p>
        <w:p w14:paraId="2E097814" w14:textId="36D2E37E"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3" w:history="1">
            <w:r w:rsidRPr="00A40465">
              <w:rPr>
                <w:rStyle w:val="Hyperlink"/>
                <w:noProof/>
                <w:lang w:val="en-IN"/>
              </w:rPr>
              <w:t>2.4.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uitable Robot Types</w:t>
            </w:r>
            <w:r>
              <w:rPr>
                <w:noProof/>
                <w:webHidden/>
              </w:rPr>
              <w:tab/>
            </w:r>
            <w:r>
              <w:rPr>
                <w:noProof/>
                <w:webHidden/>
              </w:rPr>
              <w:fldChar w:fldCharType="begin"/>
            </w:r>
            <w:r>
              <w:rPr>
                <w:noProof/>
                <w:webHidden/>
              </w:rPr>
              <w:instrText xml:space="preserve"> PAGEREF _Toc203557583 \h </w:instrText>
            </w:r>
            <w:r>
              <w:rPr>
                <w:noProof/>
                <w:webHidden/>
              </w:rPr>
            </w:r>
            <w:r>
              <w:rPr>
                <w:noProof/>
                <w:webHidden/>
              </w:rPr>
              <w:fldChar w:fldCharType="separate"/>
            </w:r>
            <w:r>
              <w:rPr>
                <w:noProof/>
                <w:webHidden/>
              </w:rPr>
              <w:t>18</w:t>
            </w:r>
            <w:r>
              <w:rPr>
                <w:noProof/>
                <w:webHidden/>
              </w:rPr>
              <w:fldChar w:fldCharType="end"/>
            </w:r>
          </w:hyperlink>
        </w:p>
        <w:p w14:paraId="3C507201" w14:textId="4411944C"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4" w:history="1">
            <w:r w:rsidRPr="00A40465">
              <w:rPr>
                <w:rStyle w:val="Hyperlink"/>
                <w:noProof/>
                <w:lang w:val="en-IN"/>
              </w:rPr>
              <w:t>2.4.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3557584 \h </w:instrText>
            </w:r>
            <w:r>
              <w:rPr>
                <w:noProof/>
                <w:webHidden/>
              </w:rPr>
            </w:r>
            <w:r>
              <w:rPr>
                <w:noProof/>
                <w:webHidden/>
              </w:rPr>
              <w:fldChar w:fldCharType="separate"/>
            </w:r>
            <w:r>
              <w:rPr>
                <w:noProof/>
                <w:webHidden/>
              </w:rPr>
              <w:t>19</w:t>
            </w:r>
            <w:r>
              <w:rPr>
                <w:noProof/>
                <w:webHidden/>
              </w:rPr>
              <w:fldChar w:fldCharType="end"/>
            </w:r>
          </w:hyperlink>
        </w:p>
        <w:p w14:paraId="753268ED" w14:textId="61BB4517"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5" w:history="1">
            <w:r w:rsidRPr="00A40465">
              <w:rPr>
                <w:rStyle w:val="Hyperlink"/>
                <w:noProof/>
                <w:lang w:val="en-IN"/>
              </w:rPr>
              <w:t>2.4.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End Effector Requirements</w:t>
            </w:r>
            <w:r>
              <w:rPr>
                <w:noProof/>
                <w:webHidden/>
              </w:rPr>
              <w:tab/>
            </w:r>
            <w:r>
              <w:rPr>
                <w:noProof/>
                <w:webHidden/>
              </w:rPr>
              <w:fldChar w:fldCharType="begin"/>
            </w:r>
            <w:r>
              <w:rPr>
                <w:noProof/>
                <w:webHidden/>
              </w:rPr>
              <w:instrText xml:space="preserve"> PAGEREF _Toc203557585 \h </w:instrText>
            </w:r>
            <w:r>
              <w:rPr>
                <w:noProof/>
                <w:webHidden/>
              </w:rPr>
            </w:r>
            <w:r>
              <w:rPr>
                <w:noProof/>
                <w:webHidden/>
              </w:rPr>
              <w:fldChar w:fldCharType="separate"/>
            </w:r>
            <w:r>
              <w:rPr>
                <w:noProof/>
                <w:webHidden/>
              </w:rPr>
              <w:t>20</w:t>
            </w:r>
            <w:r>
              <w:rPr>
                <w:noProof/>
                <w:webHidden/>
              </w:rPr>
              <w:fldChar w:fldCharType="end"/>
            </w:r>
          </w:hyperlink>
        </w:p>
        <w:p w14:paraId="29F040C3" w14:textId="54EE9113"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6" w:history="1">
            <w:r w:rsidRPr="00A40465">
              <w:rPr>
                <w:rStyle w:val="Hyperlink"/>
                <w:noProof/>
                <w:lang w:val="en-IN"/>
              </w:rPr>
              <w:t>2.5</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3557586 \h </w:instrText>
            </w:r>
            <w:r>
              <w:rPr>
                <w:noProof/>
                <w:webHidden/>
              </w:rPr>
            </w:r>
            <w:r>
              <w:rPr>
                <w:noProof/>
                <w:webHidden/>
              </w:rPr>
              <w:fldChar w:fldCharType="separate"/>
            </w:r>
            <w:r>
              <w:rPr>
                <w:noProof/>
                <w:webHidden/>
              </w:rPr>
              <w:t>21</w:t>
            </w:r>
            <w:r>
              <w:rPr>
                <w:noProof/>
                <w:webHidden/>
              </w:rPr>
              <w:fldChar w:fldCharType="end"/>
            </w:r>
          </w:hyperlink>
        </w:p>
        <w:p w14:paraId="00F14BA4" w14:textId="46C4E9BE"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7" w:history="1">
            <w:r w:rsidRPr="00A40465">
              <w:rPr>
                <w:rStyle w:val="Hyperlink"/>
                <w:noProof/>
                <w:lang w:val="en-IN"/>
              </w:rPr>
              <w:t>2.5.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Overview of Robotic Actuators</w:t>
            </w:r>
            <w:r>
              <w:rPr>
                <w:noProof/>
                <w:webHidden/>
              </w:rPr>
              <w:tab/>
            </w:r>
            <w:r>
              <w:rPr>
                <w:noProof/>
                <w:webHidden/>
              </w:rPr>
              <w:fldChar w:fldCharType="begin"/>
            </w:r>
            <w:r>
              <w:rPr>
                <w:noProof/>
                <w:webHidden/>
              </w:rPr>
              <w:instrText xml:space="preserve"> PAGEREF _Toc203557587 \h </w:instrText>
            </w:r>
            <w:r>
              <w:rPr>
                <w:noProof/>
                <w:webHidden/>
              </w:rPr>
            </w:r>
            <w:r>
              <w:rPr>
                <w:noProof/>
                <w:webHidden/>
              </w:rPr>
              <w:fldChar w:fldCharType="separate"/>
            </w:r>
            <w:r>
              <w:rPr>
                <w:noProof/>
                <w:webHidden/>
              </w:rPr>
              <w:t>21</w:t>
            </w:r>
            <w:r>
              <w:rPr>
                <w:noProof/>
                <w:webHidden/>
              </w:rPr>
              <w:fldChar w:fldCharType="end"/>
            </w:r>
          </w:hyperlink>
        </w:p>
        <w:p w14:paraId="43EF7B0A" w14:textId="63B4A2AE"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8" w:history="1">
            <w:r w:rsidRPr="00A40465">
              <w:rPr>
                <w:rStyle w:val="Hyperlink"/>
                <w:noProof/>
                <w:lang w:val="en-IN"/>
              </w:rPr>
              <w:t>2.5.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3557588 \h </w:instrText>
            </w:r>
            <w:r>
              <w:rPr>
                <w:noProof/>
                <w:webHidden/>
              </w:rPr>
            </w:r>
            <w:r>
              <w:rPr>
                <w:noProof/>
                <w:webHidden/>
              </w:rPr>
              <w:fldChar w:fldCharType="separate"/>
            </w:r>
            <w:r>
              <w:rPr>
                <w:noProof/>
                <w:webHidden/>
              </w:rPr>
              <w:t>21</w:t>
            </w:r>
            <w:r>
              <w:rPr>
                <w:noProof/>
                <w:webHidden/>
              </w:rPr>
              <w:fldChar w:fldCharType="end"/>
            </w:r>
          </w:hyperlink>
        </w:p>
        <w:p w14:paraId="55500BC5" w14:textId="4274C7E5"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89" w:history="1">
            <w:r w:rsidRPr="00A40465">
              <w:rPr>
                <w:rStyle w:val="Hyperlink"/>
                <w:noProof/>
                <w:lang w:val="en-IN"/>
              </w:rPr>
              <w:t>2.5.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Role of actuators in Slot Liner Insertion</w:t>
            </w:r>
            <w:r>
              <w:rPr>
                <w:noProof/>
                <w:webHidden/>
              </w:rPr>
              <w:tab/>
            </w:r>
            <w:r>
              <w:rPr>
                <w:noProof/>
                <w:webHidden/>
              </w:rPr>
              <w:fldChar w:fldCharType="begin"/>
            </w:r>
            <w:r>
              <w:rPr>
                <w:noProof/>
                <w:webHidden/>
              </w:rPr>
              <w:instrText xml:space="preserve"> PAGEREF _Toc203557589 \h </w:instrText>
            </w:r>
            <w:r>
              <w:rPr>
                <w:noProof/>
                <w:webHidden/>
              </w:rPr>
            </w:r>
            <w:r>
              <w:rPr>
                <w:noProof/>
                <w:webHidden/>
              </w:rPr>
              <w:fldChar w:fldCharType="separate"/>
            </w:r>
            <w:r>
              <w:rPr>
                <w:noProof/>
                <w:webHidden/>
              </w:rPr>
              <w:t>21</w:t>
            </w:r>
            <w:r>
              <w:rPr>
                <w:noProof/>
                <w:webHidden/>
              </w:rPr>
              <w:fldChar w:fldCharType="end"/>
            </w:r>
          </w:hyperlink>
        </w:p>
        <w:p w14:paraId="7AE06166" w14:textId="57C9729D"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0" w:history="1">
            <w:r w:rsidRPr="00A40465">
              <w:rPr>
                <w:rStyle w:val="Hyperlink"/>
                <w:noProof/>
                <w:lang w:val="en-IN"/>
              </w:rPr>
              <w:t>2.5.4</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Overview of Sensors in Automation</w:t>
            </w:r>
            <w:r>
              <w:rPr>
                <w:noProof/>
                <w:webHidden/>
              </w:rPr>
              <w:tab/>
            </w:r>
            <w:r>
              <w:rPr>
                <w:noProof/>
                <w:webHidden/>
              </w:rPr>
              <w:fldChar w:fldCharType="begin"/>
            </w:r>
            <w:r>
              <w:rPr>
                <w:noProof/>
                <w:webHidden/>
              </w:rPr>
              <w:instrText xml:space="preserve"> PAGEREF _Toc203557590 \h </w:instrText>
            </w:r>
            <w:r>
              <w:rPr>
                <w:noProof/>
                <w:webHidden/>
              </w:rPr>
            </w:r>
            <w:r>
              <w:rPr>
                <w:noProof/>
                <w:webHidden/>
              </w:rPr>
              <w:fldChar w:fldCharType="separate"/>
            </w:r>
            <w:r>
              <w:rPr>
                <w:noProof/>
                <w:webHidden/>
              </w:rPr>
              <w:t>21</w:t>
            </w:r>
            <w:r>
              <w:rPr>
                <w:noProof/>
                <w:webHidden/>
              </w:rPr>
              <w:fldChar w:fldCharType="end"/>
            </w:r>
          </w:hyperlink>
        </w:p>
        <w:p w14:paraId="0D058849" w14:textId="13BFF09E"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1" w:history="1">
            <w:r w:rsidRPr="00A40465">
              <w:rPr>
                <w:rStyle w:val="Hyperlink"/>
                <w:noProof/>
                <w:lang w:val="en-IN"/>
              </w:rPr>
              <w:t>2.5.5</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3557591 \h </w:instrText>
            </w:r>
            <w:r>
              <w:rPr>
                <w:noProof/>
                <w:webHidden/>
              </w:rPr>
            </w:r>
            <w:r>
              <w:rPr>
                <w:noProof/>
                <w:webHidden/>
              </w:rPr>
              <w:fldChar w:fldCharType="separate"/>
            </w:r>
            <w:r>
              <w:rPr>
                <w:noProof/>
                <w:webHidden/>
              </w:rPr>
              <w:t>21</w:t>
            </w:r>
            <w:r>
              <w:rPr>
                <w:noProof/>
                <w:webHidden/>
              </w:rPr>
              <w:fldChar w:fldCharType="end"/>
            </w:r>
          </w:hyperlink>
        </w:p>
        <w:p w14:paraId="284A004F" w14:textId="239FB204"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2" w:history="1">
            <w:r w:rsidRPr="00A40465">
              <w:rPr>
                <w:rStyle w:val="Hyperlink"/>
                <w:noProof/>
                <w:lang w:val="en-IN"/>
              </w:rPr>
              <w:t>2.5.6</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afety and Human Robot Interaction</w:t>
            </w:r>
            <w:r>
              <w:rPr>
                <w:noProof/>
                <w:webHidden/>
              </w:rPr>
              <w:tab/>
            </w:r>
            <w:r>
              <w:rPr>
                <w:noProof/>
                <w:webHidden/>
              </w:rPr>
              <w:fldChar w:fldCharType="begin"/>
            </w:r>
            <w:r>
              <w:rPr>
                <w:noProof/>
                <w:webHidden/>
              </w:rPr>
              <w:instrText xml:space="preserve"> PAGEREF _Toc203557592 \h </w:instrText>
            </w:r>
            <w:r>
              <w:rPr>
                <w:noProof/>
                <w:webHidden/>
              </w:rPr>
            </w:r>
            <w:r>
              <w:rPr>
                <w:noProof/>
                <w:webHidden/>
              </w:rPr>
              <w:fldChar w:fldCharType="separate"/>
            </w:r>
            <w:r>
              <w:rPr>
                <w:noProof/>
                <w:webHidden/>
              </w:rPr>
              <w:t>21</w:t>
            </w:r>
            <w:r>
              <w:rPr>
                <w:noProof/>
                <w:webHidden/>
              </w:rPr>
              <w:fldChar w:fldCharType="end"/>
            </w:r>
          </w:hyperlink>
        </w:p>
        <w:p w14:paraId="39FA9B7C" w14:textId="15D7919A"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3" w:history="1">
            <w:r w:rsidRPr="00A40465">
              <w:rPr>
                <w:rStyle w:val="Hyperlink"/>
                <w:noProof/>
                <w:lang w:val="en-IN"/>
              </w:rPr>
              <w:t>2.6</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3557593 \h </w:instrText>
            </w:r>
            <w:r>
              <w:rPr>
                <w:noProof/>
                <w:webHidden/>
              </w:rPr>
            </w:r>
            <w:r>
              <w:rPr>
                <w:noProof/>
                <w:webHidden/>
              </w:rPr>
              <w:fldChar w:fldCharType="separate"/>
            </w:r>
            <w:r>
              <w:rPr>
                <w:noProof/>
                <w:webHidden/>
              </w:rPr>
              <w:t>21</w:t>
            </w:r>
            <w:r>
              <w:rPr>
                <w:noProof/>
                <w:webHidden/>
              </w:rPr>
              <w:fldChar w:fldCharType="end"/>
            </w:r>
          </w:hyperlink>
        </w:p>
        <w:p w14:paraId="5E2BB425" w14:textId="415EABA2"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4" w:history="1">
            <w:r w:rsidRPr="00A40465">
              <w:rPr>
                <w:rStyle w:val="Hyperlink"/>
                <w:noProof/>
                <w:lang w:val="en-IN"/>
              </w:rPr>
              <w:t>2.6.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Overview of Robotic Programming</w:t>
            </w:r>
            <w:r>
              <w:rPr>
                <w:noProof/>
                <w:webHidden/>
              </w:rPr>
              <w:tab/>
            </w:r>
            <w:r>
              <w:rPr>
                <w:noProof/>
                <w:webHidden/>
              </w:rPr>
              <w:fldChar w:fldCharType="begin"/>
            </w:r>
            <w:r>
              <w:rPr>
                <w:noProof/>
                <w:webHidden/>
              </w:rPr>
              <w:instrText xml:space="preserve"> PAGEREF _Toc203557594 \h </w:instrText>
            </w:r>
            <w:r>
              <w:rPr>
                <w:noProof/>
                <w:webHidden/>
              </w:rPr>
            </w:r>
            <w:r>
              <w:rPr>
                <w:noProof/>
                <w:webHidden/>
              </w:rPr>
              <w:fldChar w:fldCharType="separate"/>
            </w:r>
            <w:r>
              <w:rPr>
                <w:noProof/>
                <w:webHidden/>
              </w:rPr>
              <w:t>21</w:t>
            </w:r>
            <w:r>
              <w:rPr>
                <w:noProof/>
                <w:webHidden/>
              </w:rPr>
              <w:fldChar w:fldCharType="end"/>
            </w:r>
          </w:hyperlink>
        </w:p>
        <w:p w14:paraId="4DAACFF3" w14:textId="4484972A"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5" w:history="1">
            <w:r w:rsidRPr="00A40465">
              <w:rPr>
                <w:rStyle w:val="Hyperlink"/>
                <w:noProof/>
                <w:lang w:val="en-IN"/>
              </w:rPr>
              <w:t>2.6.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Implementation of UR Script</w:t>
            </w:r>
            <w:r>
              <w:rPr>
                <w:noProof/>
                <w:webHidden/>
              </w:rPr>
              <w:tab/>
            </w:r>
            <w:r>
              <w:rPr>
                <w:noProof/>
                <w:webHidden/>
              </w:rPr>
              <w:fldChar w:fldCharType="begin"/>
            </w:r>
            <w:r>
              <w:rPr>
                <w:noProof/>
                <w:webHidden/>
              </w:rPr>
              <w:instrText xml:space="preserve"> PAGEREF _Toc203557595 \h </w:instrText>
            </w:r>
            <w:r>
              <w:rPr>
                <w:noProof/>
                <w:webHidden/>
              </w:rPr>
            </w:r>
            <w:r>
              <w:rPr>
                <w:noProof/>
                <w:webHidden/>
              </w:rPr>
              <w:fldChar w:fldCharType="separate"/>
            </w:r>
            <w:r>
              <w:rPr>
                <w:noProof/>
                <w:webHidden/>
              </w:rPr>
              <w:t>21</w:t>
            </w:r>
            <w:r>
              <w:rPr>
                <w:noProof/>
                <w:webHidden/>
              </w:rPr>
              <w:fldChar w:fldCharType="end"/>
            </w:r>
          </w:hyperlink>
        </w:p>
        <w:p w14:paraId="2CF87552" w14:textId="236E75DB"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6" w:history="1">
            <w:r w:rsidRPr="00A40465">
              <w:rPr>
                <w:rStyle w:val="Hyperlink"/>
                <w:noProof/>
              </w:rPr>
              <w:t>2.6.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Integration of Sensor Feedback</w:t>
            </w:r>
            <w:r>
              <w:rPr>
                <w:noProof/>
                <w:webHidden/>
              </w:rPr>
              <w:tab/>
            </w:r>
            <w:r>
              <w:rPr>
                <w:noProof/>
                <w:webHidden/>
              </w:rPr>
              <w:fldChar w:fldCharType="begin"/>
            </w:r>
            <w:r>
              <w:rPr>
                <w:noProof/>
                <w:webHidden/>
              </w:rPr>
              <w:instrText xml:space="preserve"> PAGEREF _Toc203557596 \h </w:instrText>
            </w:r>
            <w:r>
              <w:rPr>
                <w:noProof/>
                <w:webHidden/>
              </w:rPr>
            </w:r>
            <w:r>
              <w:rPr>
                <w:noProof/>
                <w:webHidden/>
              </w:rPr>
              <w:fldChar w:fldCharType="separate"/>
            </w:r>
            <w:r>
              <w:rPr>
                <w:noProof/>
                <w:webHidden/>
              </w:rPr>
              <w:t>21</w:t>
            </w:r>
            <w:r>
              <w:rPr>
                <w:noProof/>
                <w:webHidden/>
              </w:rPr>
              <w:fldChar w:fldCharType="end"/>
            </w:r>
          </w:hyperlink>
        </w:p>
        <w:p w14:paraId="52B98EAC" w14:textId="6924EE43"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597" w:history="1">
            <w:r w:rsidRPr="00A40465">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rPr>
              <w:t>Hardware setup for flexible slot liner insertion</w:t>
            </w:r>
            <w:r>
              <w:rPr>
                <w:noProof/>
                <w:webHidden/>
              </w:rPr>
              <w:tab/>
            </w:r>
            <w:r>
              <w:rPr>
                <w:noProof/>
                <w:webHidden/>
              </w:rPr>
              <w:fldChar w:fldCharType="begin"/>
            </w:r>
            <w:r>
              <w:rPr>
                <w:noProof/>
                <w:webHidden/>
              </w:rPr>
              <w:instrText xml:space="preserve"> PAGEREF _Toc203557597 \h </w:instrText>
            </w:r>
            <w:r>
              <w:rPr>
                <w:noProof/>
                <w:webHidden/>
              </w:rPr>
            </w:r>
            <w:r>
              <w:rPr>
                <w:noProof/>
                <w:webHidden/>
              </w:rPr>
              <w:fldChar w:fldCharType="separate"/>
            </w:r>
            <w:r>
              <w:rPr>
                <w:noProof/>
                <w:webHidden/>
              </w:rPr>
              <w:t>22</w:t>
            </w:r>
            <w:r>
              <w:rPr>
                <w:noProof/>
                <w:webHidden/>
              </w:rPr>
              <w:fldChar w:fldCharType="end"/>
            </w:r>
          </w:hyperlink>
        </w:p>
        <w:p w14:paraId="33A34C0E" w14:textId="3F0AC4B0"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8" w:history="1">
            <w:r w:rsidRPr="00A40465">
              <w:rPr>
                <w:rStyle w:val="Hyperlink"/>
                <w:noProof/>
              </w:rPr>
              <w:t>3.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Robotic Module</w:t>
            </w:r>
            <w:r>
              <w:rPr>
                <w:noProof/>
                <w:webHidden/>
              </w:rPr>
              <w:tab/>
            </w:r>
            <w:r>
              <w:rPr>
                <w:noProof/>
                <w:webHidden/>
              </w:rPr>
              <w:fldChar w:fldCharType="begin"/>
            </w:r>
            <w:r>
              <w:rPr>
                <w:noProof/>
                <w:webHidden/>
              </w:rPr>
              <w:instrText xml:space="preserve"> PAGEREF _Toc203557598 \h </w:instrText>
            </w:r>
            <w:r>
              <w:rPr>
                <w:noProof/>
                <w:webHidden/>
              </w:rPr>
            </w:r>
            <w:r>
              <w:rPr>
                <w:noProof/>
                <w:webHidden/>
              </w:rPr>
              <w:fldChar w:fldCharType="separate"/>
            </w:r>
            <w:r>
              <w:rPr>
                <w:noProof/>
                <w:webHidden/>
              </w:rPr>
              <w:t>22</w:t>
            </w:r>
            <w:r>
              <w:rPr>
                <w:noProof/>
                <w:webHidden/>
              </w:rPr>
              <w:fldChar w:fldCharType="end"/>
            </w:r>
          </w:hyperlink>
        </w:p>
        <w:p w14:paraId="1AA97A53" w14:textId="7AFC6675"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599" w:history="1">
            <w:r w:rsidRPr="00A40465">
              <w:rPr>
                <w:rStyle w:val="Hyperlink"/>
                <w:noProof/>
              </w:rPr>
              <w:t>3.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Rotating Clamp for Stator Alignment</w:t>
            </w:r>
            <w:r>
              <w:rPr>
                <w:noProof/>
                <w:webHidden/>
              </w:rPr>
              <w:tab/>
            </w:r>
            <w:r>
              <w:rPr>
                <w:noProof/>
                <w:webHidden/>
              </w:rPr>
              <w:fldChar w:fldCharType="begin"/>
            </w:r>
            <w:r>
              <w:rPr>
                <w:noProof/>
                <w:webHidden/>
              </w:rPr>
              <w:instrText xml:space="preserve"> PAGEREF _Toc203557599 \h </w:instrText>
            </w:r>
            <w:r>
              <w:rPr>
                <w:noProof/>
                <w:webHidden/>
              </w:rPr>
            </w:r>
            <w:r>
              <w:rPr>
                <w:noProof/>
                <w:webHidden/>
              </w:rPr>
              <w:fldChar w:fldCharType="separate"/>
            </w:r>
            <w:r>
              <w:rPr>
                <w:noProof/>
                <w:webHidden/>
              </w:rPr>
              <w:t>22</w:t>
            </w:r>
            <w:r>
              <w:rPr>
                <w:noProof/>
                <w:webHidden/>
              </w:rPr>
              <w:fldChar w:fldCharType="end"/>
            </w:r>
          </w:hyperlink>
        </w:p>
        <w:p w14:paraId="72C66F55" w14:textId="009E5BD9"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0" w:history="1">
            <w:r w:rsidRPr="00A40465">
              <w:rPr>
                <w:rStyle w:val="Hyperlink"/>
                <w:noProof/>
              </w:rPr>
              <w:t>3.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Tool and Slot Liner Placement Platform</w:t>
            </w:r>
            <w:r>
              <w:rPr>
                <w:noProof/>
                <w:webHidden/>
              </w:rPr>
              <w:tab/>
            </w:r>
            <w:r>
              <w:rPr>
                <w:noProof/>
                <w:webHidden/>
              </w:rPr>
              <w:fldChar w:fldCharType="begin"/>
            </w:r>
            <w:r>
              <w:rPr>
                <w:noProof/>
                <w:webHidden/>
              </w:rPr>
              <w:instrText xml:space="preserve"> PAGEREF _Toc203557600 \h </w:instrText>
            </w:r>
            <w:r>
              <w:rPr>
                <w:noProof/>
                <w:webHidden/>
              </w:rPr>
            </w:r>
            <w:r>
              <w:rPr>
                <w:noProof/>
                <w:webHidden/>
              </w:rPr>
              <w:fldChar w:fldCharType="separate"/>
            </w:r>
            <w:r>
              <w:rPr>
                <w:noProof/>
                <w:webHidden/>
              </w:rPr>
              <w:t>22</w:t>
            </w:r>
            <w:r>
              <w:rPr>
                <w:noProof/>
                <w:webHidden/>
              </w:rPr>
              <w:fldChar w:fldCharType="end"/>
            </w:r>
          </w:hyperlink>
        </w:p>
        <w:p w14:paraId="41A9FE06" w14:textId="7A719DD8"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01" w:history="1">
            <w:r w:rsidRPr="00A40465">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3557601 \h </w:instrText>
            </w:r>
            <w:r>
              <w:rPr>
                <w:noProof/>
                <w:webHidden/>
              </w:rPr>
            </w:r>
            <w:r>
              <w:rPr>
                <w:noProof/>
                <w:webHidden/>
              </w:rPr>
              <w:fldChar w:fldCharType="separate"/>
            </w:r>
            <w:r>
              <w:rPr>
                <w:noProof/>
                <w:webHidden/>
              </w:rPr>
              <w:t>25</w:t>
            </w:r>
            <w:r>
              <w:rPr>
                <w:noProof/>
                <w:webHidden/>
              </w:rPr>
              <w:fldChar w:fldCharType="end"/>
            </w:r>
          </w:hyperlink>
        </w:p>
        <w:p w14:paraId="3183069F" w14:textId="5DA1C401"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2" w:history="1">
            <w:r w:rsidRPr="00A40465">
              <w:rPr>
                <w:rStyle w:val="Hyperlink"/>
                <w:noProof/>
                <w:lang w:val="en-IN"/>
              </w:rPr>
              <w:t>4.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3557602 \h </w:instrText>
            </w:r>
            <w:r>
              <w:rPr>
                <w:noProof/>
                <w:webHidden/>
              </w:rPr>
            </w:r>
            <w:r>
              <w:rPr>
                <w:noProof/>
                <w:webHidden/>
              </w:rPr>
              <w:fldChar w:fldCharType="separate"/>
            </w:r>
            <w:r>
              <w:rPr>
                <w:noProof/>
                <w:webHidden/>
              </w:rPr>
              <w:t>26</w:t>
            </w:r>
            <w:r>
              <w:rPr>
                <w:noProof/>
                <w:webHidden/>
              </w:rPr>
              <w:fldChar w:fldCharType="end"/>
            </w:r>
          </w:hyperlink>
        </w:p>
        <w:p w14:paraId="0AA1BE75" w14:textId="0F360A82"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3" w:history="1">
            <w:r w:rsidRPr="00A40465">
              <w:rPr>
                <w:rStyle w:val="Hyperlink"/>
                <w:noProof/>
                <w:lang w:val="en-IN"/>
              </w:rPr>
              <w:t>4.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undamental Tool design</w:t>
            </w:r>
            <w:r>
              <w:rPr>
                <w:noProof/>
                <w:webHidden/>
              </w:rPr>
              <w:tab/>
            </w:r>
            <w:r>
              <w:rPr>
                <w:noProof/>
                <w:webHidden/>
              </w:rPr>
              <w:fldChar w:fldCharType="begin"/>
            </w:r>
            <w:r>
              <w:rPr>
                <w:noProof/>
                <w:webHidden/>
              </w:rPr>
              <w:instrText xml:space="preserve"> PAGEREF _Toc203557603 \h </w:instrText>
            </w:r>
            <w:r>
              <w:rPr>
                <w:noProof/>
                <w:webHidden/>
              </w:rPr>
            </w:r>
            <w:r>
              <w:rPr>
                <w:noProof/>
                <w:webHidden/>
              </w:rPr>
              <w:fldChar w:fldCharType="separate"/>
            </w:r>
            <w:r>
              <w:rPr>
                <w:noProof/>
                <w:webHidden/>
              </w:rPr>
              <w:t>27</w:t>
            </w:r>
            <w:r>
              <w:rPr>
                <w:noProof/>
                <w:webHidden/>
              </w:rPr>
              <w:fldChar w:fldCharType="end"/>
            </w:r>
          </w:hyperlink>
        </w:p>
        <w:p w14:paraId="7A1446EC" w14:textId="09FAD560"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4" w:history="1">
            <w:r w:rsidRPr="00A40465">
              <w:rPr>
                <w:rStyle w:val="Hyperlink"/>
                <w:noProof/>
                <w:lang w:val="en-IN"/>
              </w:rPr>
              <w:t>4.2.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3557604 \h </w:instrText>
            </w:r>
            <w:r>
              <w:rPr>
                <w:noProof/>
                <w:webHidden/>
              </w:rPr>
            </w:r>
            <w:r>
              <w:rPr>
                <w:noProof/>
                <w:webHidden/>
              </w:rPr>
              <w:fldChar w:fldCharType="separate"/>
            </w:r>
            <w:r>
              <w:rPr>
                <w:noProof/>
                <w:webHidden/>
              </w:rPr>
              <w:t>27</w:t>
            </w:r>
            <w:r>
              <w:rPr>
                <w:noProof/>
                <w:webHidden/>
              </w:rPr>
              <w:fldChar w:fldCharType="end"/>
            </w:r>
          </w:hyperlink>
        </w:p>
        <w:p w14:paraId="76F1C351" w14:textId="6AE8B809" w:rsidR="006E7DFF" w:rsidRDefault="006E7DF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5" w:history="1">
            <w:r w:rsidRPr="00A40465">
              <w:rPr>
                <w:rStyle w:val="Hyperlink"/>
                <w:noProof/>
                <w:lang w:val="en-IN"/>
              </w:rPr>
              <w:t>4.2.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inal Tool Configuration</w:t>
            </w:r>
            <w:r>
              <w:rPr>
                <w:noProof/>
                <w:webHidden/>
              </w:rPr>
              <w:tab/>
            </w:r>
            <w:r>
              <w:rPr>
                <w:noProof/>
                <w:webHidden/>
              </w:rPr>
              <w:fldChar w:fldCharType="begin"/>
            </w:r>
            <w:r>
              <w:rPr>
                <w:noProof/>
                <w:webHidden/>
              </w:rPr>
              <w:instrText xml:space="preserve"> PAGEREF _Toc203557605 \h </w:instrText>
            </w:r>
            <w:r>
              <w:rPr>
                <w:noProof/>
                <w:webHidden/>
              </w:rPr>
            </w:r>
            <w:r>
              <w:rPr>
                <w:noProof/>
                <w:webHidden/>
              </w:rPr>
              <w:fldChar w:fldCharType="separate"/>
            </w:r>
            <w:r>
              <w:rPr>
                <w:noProof/>
                <w:webHidden/>
              </w:rPr>
              <w:t>27</w:t>
            </w:r>
            <w:r>
              <w:rPr>
                <w:noProof/>
                <w:webHidden/>
              </w:rPr>
              <w:fldChar w:fldCharType="end"/>
            </w:r>
          </w:hyperlink>
        </w:p>
        <w:p w14:paraId="33DEF6BC" w14:textId="16C5DB9B"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6" w:history="1">
            <w:r w:rsidRPr="00A40465">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3557606 \h </w:instrText>
            </w:r>
            <w:r>
              <w:rPr>
                <w:noProof/>
                <w:webHidden/>
              </w:rPr>
            </w:r>
            <w:r>
              <w:rPr>
                <w:noProof/>
                <w:webHidden/>
              </w:rPr>
              <w:fldChar w:fldCharType="separate"/>
            </w:r>
            <w:r>
              <w:rPr>
                <w:noProof/>
                <w:webHidden/>
              </w:rPr>
              <w:t>28</w:t>
            </w:r>
            <w:r>
              <w:rPr>
                <w:noProof/>
                <w:webHidden/>
              </w:rPr>
              <w:fldChar w:fldCharType="end"/>
            </w:r>
          </w:hyperlink>
        </w:p>
        <w:p w14:paraId="0BAC4AF7" w14:textId="2864DA8D"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07" w:history="1">
            <w:r w:rsidRPr="00A40465">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rPr>
              <w:t>PARAMETRIC SLOT LINER INSERTION PIPELINE</w:t>
            </w:r>
            <w:r>
              <w:rPr>
                <w:noProof/>
                <w:webHidden/>
              </w:rPr>
              <w:tab/>
            </w:r>
            <w:r>
              <w:rPr>
                <w:noProof/>
                <w:webHidden/>
              </w:rPr>
              <w:fldChar w:fldCharType="begin"/>
            </w:r>
            <w:r>
              <w:rPr>
                <w:noProof/>
                <w:webHidden/>
              </w:rPr>
              <w:instrText xml:space="preserve"> PAGEREF _Toc203557607 \h </w:instrText>
            </w:r>
            <w:r>
              <w:rPr>
                <w:noProof/>
                <w:webHidden/>
              </w:rPr>
            </w:r>
            <w:r>
              <w:rPr>
                <w:noProof/>
                <w:webHidden/>
              </w:rPr>
              <w:fldChar w:fldCharType="separate"/>
            </w:r>
            <w:r>
              <w:rPr>
                <w:noProof/>
                <w:webHidden/>
              </w:rPr>
              <w:t>29</w:t>
            </w:r>
            <w:r>
              <w:rPr>
                <w:noProof/>
                <w:webHidden/>
              </w:rPr>
              <w:fldChar w:fldCharType="end"/>
            </w:r>
          </w:hyperlink>
        </w:p>
        <w:p w14:paraId="6BC48FD6" w14:textId="51A8690E"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8" w:history="1">
            <w:r w:rsidRPr="00A40465">
              <w:rPr>
                <w:rStyle w:val="Hyperlink"/>
                <w:noProof/>
                <w:lang w:val="en-IN"/>
              </w:rPr>
              <w:t>5.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unnel Application</w:t>
            </w:r>
            <w:r>
              <w:rPr>
                <w:noProof/>
                <w:webHidden/>
              </w:rPr>
              <w:tab/>
            </w:r>
            <w:r>
              <w:rPr>
                <w:noProof/>
                <w:webHidden/>
              </w:rPr>
              <w:fldChar w:fldCharType="begin"/>
            </w:r>
            <w:r>
              <w:rPr>
                <w:noProof/>
                <w:webHidden/>
              </w:rPr>
              <w:instrText xml:space="preserve"> PAGEREF _Toc203557608 \h </w:instrText>
            </w:r>
            <w:r>
              <w:rPr>
                <w:noProof/>
                <w:webHidden/>
              </w:rPr>
            </w:r>
            <w:r>
              <w:rPr>
                <w:noProof/>
                <w:webHidden/>
              </w:rPr>
              <w:fldChar w:fldCharType="separate"/>
            </w:r>
            <w:r>
              <w:rPr>
                <w:noProof/>
                <w:webHidden/>
              </w:rPr>
              <w:t>29</w:t>
            </w:r>
            <w:r>
              <w:rPr>
                <w:noProof/>
                <w:webHidden/>
              </w:rPr>
              <w:fldChar w:fldCharType="end"/>
            </w:r>
          </w:hyperlink>
        </w:p>
        <w:p w14:paraId="6ECF0817" w14:textId="73941662"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09" w:history="1">
            <w:r w:rsidRPr="00A40465">
              <w:rPr>
                <w:rStyle w:val="Hyperlink"/>
                <w:noProof/>
                <w:lang w:val="en-IN"/>
              </w:rPr>
              <w:t>5.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3557609 \h </w:instrText>
            </w:r>
            <w:r>
              <w:rPr>
                <w:noProof/>
                <w:webHidden/>
              </w:rPr>
            </w:r>
            <w:r>
              <w:rPr>
                <w:noProof/>
                <w:webHidden/>
              </w:rPr>
              <w:fldChar w:fldCharType="separate"/>
            </w:r>
            <w:r>
              <w:rPr>
                <w:noProof/>
                <w:webHidden/>
              </w:rPr>
              <w:t>29</w:t>
            </w:r>
            <w:r>
              <w:rPr>
                <w:noProof/>
                <w:webHidden/>
              </w:rPr>
              <w:fldChar w:fldCharType="end"/>
            </w:r>
          </w:hyperlink>
        </w:p>
        <w:p w14:paraId="1776443B" w14:textId="0E24C4AC"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10" w:history="1">
            <w:r w:rsidRPr="00A40465">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Final Liner Insertion</w:t>
            </w:r>
            <w:r>
              <w:rPr>
                <w:noProof/>
                <w:webHidden/>
              </w:rPr>
              <w:tab/>
            </w:r>
            <w:r>
              <w:rPr>
                <w:noProof/>
                <w:webHidden/>
              </w:rPr>
              <w:fldChar w:fldCharType="begin"/>
            </w:r>
            <w:r>
              <w:rPr>
                <w:noProof/>
                <w:webHidden/>
              </w:rPr>
              <w:instrText xml:space="preserve"> PAGEREF _Toc203557610 \h </w:instrText>
            </w:r>
            <w:r>
              <w:rPr>
                <w:noProof/>
                <w:webHidden/>
              </w:rPr>
            </w:r>
            <w:r>
              <w:rPr>
                <w:noProof/>
                <w:webHidden/>
              </w:rPr>
              <w:fldChar w:fldCharType="separate"/>
            </w:r>
            <w:r>
              <w:rPr>
                <w:noProof/>
                <w:webHidden/>
              </w:rPr>
              <w:t>29</w:t>
            </w:r>
            <w:r>
              <w:rPr>
                <w:noProof/>
                <w:webHidden/>
              </w:rPr>
              <w:fldChar w:fldCharType="end"/>
            </w:r>
          </w:hyperlink>
        </w:p>
        <w:p w14:paraId="2F24583D" w14:textId="2A34E239"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11" w:history="1">
            <w:r w:rsidRPr="00A40465">
              <w:rPr>
                <w:rStyle w:val="Hyperlink"/>
                <w:noProof/>
                <w:lang w:val="en-IN"/>
              </w:rPr>
              <w:t>5.4</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UR Script Based Insertion Control</w:t>
            </w:r>
            <w:r>
              <w:rPr>
                <w:noProof/>
                <w:webHidden/>
              </w:rPr>
              <w:tab/>
            </w:r>
            <w:r>
              <w:rPr>
                <w:noProof/>
                <w:webHidden/>
              </w:rPr>
              <w:fldChar w:fldCharType="begin"/>
            </w:r>
            <w:r>
              <w:rPr>
                <w:noProof/>
                <w:webHidden/>
              </w:rPr>
              <w:instrText xml:space="preserve"> PAGEREF _Toc203557611 \h </w:instrText>
            </w:r>
            <w:r>
              <w:rPr>
                <w:noProof/>
                <w:webHidden/>
              </w:rPr>
            </w:r>
            <w:r>
              <w:rPr>
                <w:noProof/>
                <w:webHidden/>
              </w:rPr>
              <w:fldChar w:fldCharType="separate"/>
            </w:r>
            <w:r>
              <w:rPr>
                <w:noProof/>
                <w:webHidden/>
              </w:rPr>
              <w:t>30</w:t>
            </w:r>
            <w:r>
              <w:rPr>
                <w:noProof/>
                <w:webHidden/>
              </w:rPr>
              <w:fldChar w:fldCharType="end"/>
            </w:r>
          </w:hyperlink>
        </w:p>
        <w:p w14:paraId="2059D69B" w14:textId="6641EA87"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12" w:history="1">
            <w:r w:rsidRPr="00A40465">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lang w:val="en-IN"/>
              </w:rPr>
              <w:t>Tool Process Testing and Validation</w:t>
            </w:r>
            <w:r>
              <w:rPr>
                <w:noProof/>
                <w:webHidden/>
              </w:rPr>
              <w:tab/>
            </w:r>
            <w:r>
              <w:rPr>
                <w:noProof/>
                <w:webHidden/>
              </w:rPr>
              <w:fldChar w:fldCharType="begin"/>
            </w:r>
            <w:r>
              <w:rPr>
                <w:noProof/>
                <w:webHidden/>
              </w:rPr>
              <w:instrText xml:space="preserve"> PAGEREF _Toc203557612 \h </w:instrText>
            </w:r>
            <w:r>
              <w:rPr>
                <w:noProof/>
                <w:webHidden/>
              </w:rPr>
            </w:r>
            <w:r>
              <w:rPr>
                <w:noProof/>
                <w:webHidden/>
              </w:rPr>
              <w:fldChar w:fldCharType="separate"/>
            </w:r>
            <w:r>
              <w:rPr>
                <w:noProof/>
                <w:webHidden/>
              </w:rPr>
              <w:t>31</w:t>
            </w:r>
            <w:r>
              <w:rPr>
                <w:noProof/>
                <w:webHidden/>
              </w:rPr>
              <w:fldChar w:fldCharType="end"/>
            </w:r>
          </w:hyperlink>
        </w:p>
        <w:p w14:paraId="318AC5DC" w14:textId="6B906C89"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13" w:history="1">
            <w:r w:rsidRPr="00A40465">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Testing results</w:t>
            </w:r>
            <w:r>
              <w:rPr>
                <w:noProof/>
                <w:webHidden/>
              </w:rPr>
              <w:tab/>
            </w:r>
            <w:r>
              <w:rPr>
                <w:noProof/>
                <w:webHidden/>
              </w:rPr>
              <w:fldChar w:fldCharType="begin"/>
            </w:r>
            <w:r>
              <w:rPr>
                <w:noProof/>
                <w:webHidden/>
              </w:rPr>
              <w:instrText xml:space="preserve"> PAGEREF _Toc203557613 \h </w:instrText>
            </w:r>
            <w:r>
              <w:rPr>
                <w:noProof/>
                <w:webHidden/>
              </w:rPr>
            </w:r>
            <w:r>
              <w:rPr>
                <w:noProof/>
                <w:webHidden/>
              </w:rPr>
              <w:fldChar w:fldCharType="separate"/>
            </w:r>
            <w:r>
              <w:rPr>
                <w:noProof/>
                <w:webHidden/>
              </w:rPr>
              <w:t>31</w:t>
            </w:r>
            <w:r>
              <w:rPr>
                <w:noProof/>
                <w:webHidden/>
              </w:rPr>
              <w:fldChar w:fldCharType="end"/>
            </w:r>
          </w:hyperlink>
        </w:p>
        <w:p w14:paraId="33D562B0" w14:textId="14FBC247"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14" w:history="1">
            <w:r w:rsidRPr="00A40465">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rPr>
              <w:t>Stator A</w:t>
            </w:r>
            <w:r>
              <w:rPr>
                <w:noProof/>
                <w:webHidden/>
              </w:rPr>
              <w:tab/>
            </w:r>
            <w:r>
              <w:rPr>
                <w:noProof/>
                <w:webHidden/>
              </w:rPr>
              <w:fldChar w:fldCharType="begin"/>
            </w:r>
            <w:r>
              <w:rPr>
                <w:noProof/>
                <w:webHidden/>
              </w:rPr>
              <w:instrText xml:space="preserve"> PAGEREF _Toc203557614 \h </w:instrText>
            </w:r>
            <w:r>
              <w:rPr>
                <w:noProof/>
                <w:webHidden/>
              </w:rPr>
            </w:r>
            <w:r>
              <w:rPr>
                <w:noProof/>
                <w:webHidden/>
              </w:rPr>
              <w:fldChar w:fldCharType="separate"/>
            </w:r>
            <w:r>
              <w:rPr>
                <w:noProof/>
                <w:webHidden/>
              </w:rPr>
              <w:t>32</w:t>
            </w:r>
            <w:r>
              <w:rPr>
                <w:noProof/>
                <w:webHidden/>
              </w:rPr>
              <w:fldChar w:fldCharType="end"/>
            </w:r>
          </w:hyperlink>
        </w:p>
        <w:p w14:paraId="1C37C4A5" w14:textId="01B41AF9" w:rsidR="006E7DFF" w:rsidRDefault="006E7DF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557615" w:history="1">
            <w:r w:rsidRPr="00A40465">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A40465">
              <w:rPr>
                <w:rStyle w:val="Hyperlink"/>
                <w:noProof/>
                <w:lang w:val="en-IN"/>
              </w:rPr>
              <w:t>Stator B</w:t>
            </w:r>
            <w:r>
              <w:rPr>
                <w:noProof/>
                <w:webHidden/>
              </w:rPr>
              <w:tab/>
            </w:r>
            <w:r>
              <w:rPr>
                <w:noProof/>
                <w:webHidden/>
              </w:rPr>
              <w:fldChar w:fldCharType="begin"/>
            </w:r>
            <w:r>
              <w:rPr>
                <w:noProof/>
                <w:webHidden/>
              </w:rPr>
              <w:instrText xml:space="preserve"> PAGEREF _Toc203557615 \h </w:instrText>
            </w:r>
            <w:r>
              <w:rPr>
                <w:noProof/>
                <w:webHidden/>
              </w:rPr>
            </w:r>
            <w:r>
              <w:rPr>
                <w:noProof/>
                <w:webHidden/>
              </w:rPr>
              <w:fldChar w:fldCharType="separate"/>
            </w:r>
            <w:r>
              <w:rPr>
                <w:noProof/>
                <w:webHidden/>
              </w:rPr>
              <w:t>33</w:t>
            </w:r>
            <w:r>
              <w:rPr>
                <w:noProof/>
                <w:webHidden/>
              </w:rPr>
              <w:fldChar w:fldCharType="end"/>
            </w:r>
          </w:hyperlink>
        </w:p>
        <w:p w14:paraId="227FA517" w14:textId="1AFB13ED"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16" w:history="1">
            <w:r w:rsidRPr="00A40465">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lang w:val="en-IN"/>
              </w:rPr>
              <w:t>Result Discussion</w:t>
            </w:r>
            <w:r>
              <w:rPr>
                <w:noProof/>
                <w:webHidden/>
              </w:rPr>
              <w:tab/>
            </w:r>
            <w:r>
              <w:rPr>
                <w:noProof/>
                <w:webHidden/>
              </w:rPr>
              <w:fldChar w:fldCharType="begin"/>
            </w:r>
            <w:r>
              <w:rPr>
                <w:noProof/>
                <w:webHidden/>
              </w:rPr>
              <w:instrText xml:space="preserve"> PAGEREF _Toc203557616 \h </w:instrText>
            </w:r>
            <w:r>
              <w:rPr>
                <w:noProof/>
                <w:webHidden/>
              </w:rPr>
            </w:r>
            <w:r>
              <w:rPr>
                <w:noProof/>
                <w:webHidden/>
              </w:rPr>
              <w:fldChar w:fldCharType="separate"/>
            </w:r>
            <w:r>
              <w:rPr>
                <w:noProof/>
                <w:webHidden/>
              </w:rPr>
              <w:t>35</w:t>
            </w:r>
            <w:r>
              <w:rPr>
                <w:noProof/>
                <w:webHidden/>
              </w:rPr>
              <w:fldChar w:fldCharType="end"/>
            </w:r>
          </w:hyperlink>
        </w:p>
        <w:p w14:paraId="15ED3135" w14:textId="5E4CEFD0"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17" w:history="1">
            <w:r w:rsidRPr="00A40465">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lang w:val="en-IN"/>
              </w:rPr>
              <w:t>Outlook</w:t>
            </w:r>
            <w:r>
              <w:rPr>
                <w:noProof/>
                <w:webHidden/>
              </w:rPr>
              <w:tab/>
            </w:r>
            <w:r>
              <w:rPr>
                <w:noProof/>
                <w:webHidden/>
              </w:rPr>
              <w:fldChar w:fldCharType="begin"/>
            </w:r>
            <w:r>
              <w:rPr>
                <w:noProof/>
                <w:webHidden/>
              </w:rPr>
              <w:instrText xml:space="preserve"> PAGEREF _Toc203557617 \h </w:instrText>
            </w:r>
            <w:r>
              <w:rPr>
                <w:noProof/>
                <w:webHidden/>
              </w:rPr>
            </w:r>
            <w:r>
              <w:rPr>
                <w:noProof/>
                <w:webHidden/>
              </w:rPr>
              <w:fldChar w:fldCharType="separate"/>
            </w:r>
            <w:r>
              <w:rPr>
                <w:noProof/>
                <w:webHidden/>
              </w:rPr>
              <w:t>36</w:t>
            </w:r>
            <w:r>
              <w:rPr>
                <w:noProof/>
                <w:webHidden/>
              </w:rPr>
              <w:fldChar w:fldCharType="end"/>
            </w:r>
          </w:hyperlink>
        </w:p>
        <w:p w14:paraId="47858D87" w14:textId="2C7EA466"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18" w:history="1">
            <w:r w:rsidRPr="00A40465">
              <w:rPr>
                <w:rStyle w:val="Hyperlink"/>
                <w:noProof/>
              </w:rPr>
              <w:t>9</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rPr>
              <w:t>Bibliography</w:t>
            </w:r>
            <w:r>
              <w:rPr>
                <w:noProof/>
                <w:webHidden/>
              </w:rPr>
              <w:tab/>
            </w:r>
            <w:r>
              <w:rPr>
                <w:noProof/>
                <w:webHidden/>
              </w:rPr>
              <w:fldChar w:fldCharType="begin"/>
            </w:r>
            <w:r>
              <w:rPr>
                <w:noProof/>
                <w:webHidden/>
              </w:rPr>
              <w:instrText xml:space="preserve"> PAGEREF _Toc203557618 \h </w:instrText>
            </w:r>
            <w:r>
              <w:rPr>
                <w:noProof/>
                <w:webHidden/>
              </w:rPr>
            </w:r>
            <w:r>
              <w:rPr>
                <w:noProof/>
                <w:webHidden/>
              </w:rPr>
              <w:fldChar w:fldCharType="separate"/>
            </w:r>
            <w:r>
              <w:rPr>
                <w:noProof/>
                <w:webHidden/>
              </w:rPr>
              <w:t>37</w:t>
            </w:r>
            <w:r>
              <w:rPr>
                <w:noProof/>
                <w:webHidden/>
              </w:rPr>
              <w:fldChar w:fldCharType="end"/>
            </w:r>
          </w:hyperlink>
        </w:p>
        <w:p w14:paraId="699354A0" w14:textId="6AD10E0D" w:rsidR="006E7DFF" w:rsidRDefault="006E7DF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557619" w:history="1">
            <w:r w:rsidRPr="00A40465">
              <w:rPr>
                <w:rStyle w:val="Hyperlink"/>
                <w:noProof/>
              </w:rPr>
              <w:t>10</w:t>
            </w:r>
            <w:r>
              <w:rPr>
                <w:rFonts w:asciiTheme="minorHAnsi" w:eastAsiaTheme="minorEastAsia" w:hAnsiTheme="minorHAnsi" w:cstheme="minorBidi"/>
                <w:b w:val="0"/>
                <w:smallCaps w:val="0"/>
                <w:noProof/>
                <w:kern w:val="2"/>
                <w:lang w:val="en-IN" w:eastAsia="en-IN"/>
                <w14:ligatures w14:val="standardContextual"/>
              </w:rPr>
              <w:tab/>
            </w:r>
            <w:r w:rsidRPr="00A40465">
              <w:rPr>
                <w:rStyle w:val="Hyperlink"/>
                <w:noProof/>
              </w:rPr>
              <w:t>References</w:t>
            </w:r>
            <w:r>
              <w:rPr>
                <w:noProof/>
                <w:webHidden/>
              </w:rPr>
              <w:tab/>
            </w:r>
            <w:r>
              <w:rPr>
                <w:noProof/>
                <w:webHidden/>
              </w:rPr>
              <w:fldChar w:fldCharType="begin"/>
            </w:r>
            <w:r>
              <w:rPr>
                <w:noProof/>
                <w:webHidden/>
              </w:rPr>
              <w:instrText xml:space="preserve"> PAGEREF _Toc203557619 \h </w:instrText>
            </w:r>
            <w:r>
              <w:rPr>
                <w:noProof/>
                <w:webHidden/>
              </w:rPr>
            </w:r>
            <w:r>
              <w:rPr>
                <w:noProof/>
                <w:webHidden/>
              </w:rPr>
              <w:fldChar w:fldCharType="separate"/>
            </w:r>
            <w:r>
              <w:rPr>
                <w:noProof/>
                <w:webHidden/>
              </w:rPr>
              <w:t>38</w:t>
            </w:r>
            <w:r>
              <w:rPr>
                <w:noProof/>
                <w:webHidden/>
              </w:rPr>
              <w:fldChar w:fldCharType="end"/>
            </w:r>
          </w:hyperlink>
        </w:p>
        <w:p w14:paraId="507CE4B1" w14:textId="54225D22"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p w14:paraId="4C246A7F" w14:textId="09370FBB" w:rsidR="003A153E" w:rsidRPr="00C3128B" w:rsidRDefault="00000000">
      <w:pPr>
        <w:pStyle w:val="Verzeichnisse"/>
      </w:pPr>
      <w:r>
        <w:br w:type="page" w:clear="all"/>
      </w:r>
      <w:bookmarkEnd w:id="3"/>
      <w:r w:rsidR="000A0836" w:rsidRPr="00C3128B">
        <w:lastRenderedPageBreak/>
        <w:t>Table of Figures</w:t>
      </w:r>
    </w:p>
    <w:p w14:paraId="7256BBDE" w14:textId="2216CBA3" w:rsidR="003A153E" w:rsidRDefault="00000000">
      <w:r>
        <w:rPr>
          <w:rFonts w:cs="Arial"/>
          <w:sz w:val="20"/>
        </w:rPr>
        <w:fldChar w:fldCharType="begin"/>
      </w:r>
      <w:r>
        <w:rPr>
          <w:rFonts w:cs="Arial"/>
        </w:rPr>
        <w:instrText xml:space="preserve"> TOC \c "Abbildung" </w:instrText>
      </w:r>
      <w:r>
        <w:rPr>
          <w:rFonts w:cs="Arial"/>
          <w:sz w:val="20"/>
        </w:rPr>
        <w:fldChar w:fldCharType="separate"/>
      </w:r>
      <w:r w:rsidR="00D046B2">
        <w:rPr>
          <w:rFonts w:cs="Arial"/>
          <w:b/>
          <w:bCs/>
          <w:noProof/>
          <w:sz w:val="20"/>
          <w:lang w:val="en-US"/>
        </w:rPr>
        <w:t>No table of figures entries found.</w:t>
      </w:r>
      <w:r>
        <w:fldChar w:fldCharType="end"/>
      </w:r>
    </w:p>
    <w:p w14:paraId="0472331B" w14:textId="378C60C2" w:rsidR="003A153E" w:rsidRDefault="00000000">
      <w:pPr>
        <w:pStyle w:val="Verzeichnisse"/>
      </w:pPr>
      <w:r>
        <w:br w:type="page" w:clear="all"/>
      </w:r>
      <w:r w:rsidR="00C3128B">
        <w:lastRenderedPageBreak/>
        <w:t>List of Tables</w:t>
      </w:r>
    </w:p>
    <w:p w14:paraId="46AFF200" w14:textId="2C72F6C2" w:rsidR="003A153E" w:rsidRDefault="00D046B2">
      <w:pPr>
        <w:rPr>
          <w:rFonts w:cs="Arial"/>
        </w:rPr>
      </w:pPr>
      <w:r>
        <w:fldChar w:fldCharType="begin"/>
      </w:r>
      <w:r>
        <w:instrText xml:space="preserve"> TOC \c "Tabelle" </w:instrText>
      </w:r>
      <w:r>
        <w:fldChar w:fldCharType="separate"/>
      </w:r>
      <w:r>
        <w:rPr>
          <w:b/>
          <w:bCs/>
          <w:noProof/>
          <w:lang w:val="en-US"/>
        </w:rPr>
        <w:t>No table of figures entries found.</w:t>
      </w:r>
      <w:r>
        <w:rPr>
          <w:b/>
          <w:bCs/>
          <w:noProof/>
          <w:lang w:val="en-US"/>
        </w:rPr>
        <w:fldChar w:fldCharType="end"/>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23F84822" w14:textId="17458DB2" w:rsidR="00D00770" w:rsidRPr="00263C5A" w:rsidRDefault="00D00770" w:rsidP="00263C5A">
      <w:pPr>
        <w:tabs>
          <w:tab w:val="left" w:pos="2694"/>
        </w:tabs>
        <w:sectPr w:rsidR="00D00770" w:rsidRPr="00263C5A">
          <w:headerReference w:type="default" r:id="rId13"/>
          <w:pgSz w:w="11907" w:h="16840"/>
          <w:pgMar w:top="1418" w:right="1418" w:bottom="1701" w:left="1418" w:header="720" w:footer="720" w:gutter="0"/>
          <w:pgNumType w:fmt="upperRoman" w:start="1"/>
          <w:cols w:space="720"/>
        </w:sectPr>
      </w:pPr>
      <w:r>
        <w:t>Cobot</w:t>
      </w:r>
      <w:r>
        <w:tab/>
        <w:t>Collaborative Robot</w:t>
      </w:r>
    </w:p>
    <w:p w14:paraId="06F3F9E6" w14:textId="68915435" w:rsidR="003A153E" w:rsidRDefault="00C3128B">
      <w:pPr>
        <w:pStyle w:val="Heading1"/>
      </w:pPr>
      <w:bookmarkStart w:id="4" w:name="_Toc203557567"/>
      <w:r>
        <w:lastRenderedPageBreak/>
        <w:t>Introduction and objectives</w:t>
      </w:r>
      <w:bookmarkEnd w:id="4"/>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5" w:name="_Toc203557568"/>
      <w:r>
        <w:t>Motivation</w:t>
      </w:r>
      <w:bookmarkEnd w:id="5"/>
    </w:p>
    <w:p w14:paraId="3B082E99" w14:textId="3D47D936"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ngnized as the primary driver of human induced climatic change.</w:t>
      </w:r>
    </w:p>
    <w:p w14:paraId="19583541" w14:textId="3B679997"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562CE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Ny0xNlQxMDo0Mjo0O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90BB1">
            <w:rPr>
              <w:lang w:val="en-IN"/>
            </w:rPr>
            <w:t>[1]</w:t>
          </w:r>
          <w:r w:rsidR="005F480E">
            <w:rPr>
              <w:lang w:val="en-IN"/>
            </w:rPr>
            <w:fldChar w:fldCharType="end"/>
          </w:r>
        </w:sdtContent>
      </w:sdt>
      <w:r w:rsidRPr="007102E0">
        <w:rPr>
          <w:lang w:val="en-IN"/>
        </w:rPr>
        <w:t xml:space="preserve">. As shown in Fig. 1,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driven largely by the expansion of the vehicle fleet, especially in emerging economies.  ICE vehicles emitted approximately 3.2 Gt of CO</w:t>
      </w:r>
      <w:r w:rsidRPr="007102E0">
        <w:rPr>
          <w:rFonts w:ascii="Cambria Math" w:hAnsi="Cambria Math" w:cs="Cambria Math"/>
          <w:lang w:val="en-IN"/>
        </w:rPr>
        <w:t>₂</w:t>
      </w:r>
      <w:r w:rsidRPr="007102E0">
        <w:rPr>
          <w:lang w:val="en-IN"/>
        </w:rPr>
        <w:t xml:space="preserve"> globally in 2020 alone, underscoring the sector</w:t>
      </w:r>
      <w:r w:rsidRPr="007102E0">
        <w:rPr>
          <w:rFonts w:cs="Arial"/>
          <w:lang w:val="en-IN"/>
        </w:rPr>
        <w:t>’</w:t>
      </w:r>
      <w:r w:rsidRPr="007102E0">
        <w:rPr>
          <w:lang w:val="en-IN"/>
        </w:rPr>
        <w:t>s significant environmental impac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w:t>
      </w:r>
      <w:r w:rsidRPr="007102E0">
        <w:rPr>
          <w:lang w:val="en-IN"/>
        </w:rPr>
        <w:lastRenderedPageBreak/>
        <w:t>used for urban goods transport, also contributed notably, particularly as part of the broader dieselization trend, although their emissions are often aggregated 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562CE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ZUMTA6NDI6NDk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c3Y2MyOTkxLWY3MTMtNDI3Mi1iOWMyLTM0OGViNWVmNDg2MCIsIlRleHQiOiJbMl0iLCJXQUlWZXJzaW9uIjoiNy4wLjcuMSJ9}</w:instrText>
          </w:r>
          <w:r w:rsidR="002C7B7D">
            <w:rPr>
              <w:lang w:val="en-IN"/>
            </w:rPr>
            <w:fldChar w:fldCharType="separate"/>
          </w:r>
          <w:r w:rsidR="00D90BB1">
            <w:rPr>
              <w:lang w:val="en-IN"/>
            </w:rPr>
            <w:t>[2]</w:t>
          </w:r>
          <w:r w:rsidR="002C7B7D">
            <w:rPr>
              <w:lang w:val="en-IN"/>
            </w:rPr>
            <w:fldChar w:fldCharType="end"/>
          </w:r>
        </w:sdtContent>
      </w:sdt>
    </w:p>
    <w:p w14:paraId="5C2B5882" w14:textId="77777777" w:rsidR="00A66CA4" w:rsidRDefault="00B03B88" w:rsidP="00A66CA4">
      <w:pPr>
        <w:keepNext/>
        <w:ind w:firstLine="284"/>
      </w:pPr>
      <w:r>
        <w:rPr>
          <w:noProof/>
          <w:lang w:val="en-IN"/>
        </w:rPr>
        <w:drawing>
          <wp:inline distT="0" distB="0" distL="0" distR="0" wp14:anchorId="43120999" wp14:editId="46AF2959">
            <wp:extent cx="5760085" cy="5705475"/>
            <wp:effectExtent l="0" t="0" r="0" b="9525"/>
            <wp:docPr id="208589569"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9569" name="Picture 10" descr="A graph of different types of fuel&#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a:graphicData>
            </a:graphic>
          </wp:inline>
        </w:drawing>
      </w:r>
    </w:p>
    <w:p w14:paraId="0665D2C5" w14:textId="1631AA5E" w:rsidR="00B03B88" w:rsidRPr="00D90BB1" w:rsidRDefault="00A66CA4" w:rsidP="00A66CA4">
      <w:pPr>
        <w:pStyle w:val="Caption"/>
      </w:pPr>
      <w:r>
        <w:t xml:space="preserve">Fig. </w:t>
      </w:r>
      <w:r w:rsidR="0092654B">
        <w:fldChar w:fldCharType="begin"/>
      </w:r>
      <w:r w:rsidR="0092654B">
        <w:instrText xml:space="preserve"> SEQ Fig. \* ARABIC </w:instrText>
      </w:r>
      <w:r w:rsidR="0092654B">
        <w:fldChar w:fldCharType="separate"/>
      </w:r>
      <w:r w:rsidR="00763A70">
        <w:rPr>
          <w:noProof/>
        </w:rPr>
        <w:t>1</w:t>
      </w:r>
      <w:r w:rsidR="0092654B">
        <w:rPr>
          <w:noProof/>
        </w:rPr>
        <w:fldChar w:fldCharType="end"/>
      </w:r>
      <w:r>
        <w:t xml:space="preserve"> </w:t>
      </w:r>
      <w:r w:rsidRPr="006141B1">
        <w:t>Global CO2 emissions from 1970 to 2020 by vehicle and fuel type. The panels are organized by fuel type (rows) and vehicle type (columns).</w:t>
      </w:r>
      <w:r>
        <w:t xml:space="preserve"> </w:t>
      </w:r>
      <w:sdt>
        <w:sdtPr>
          <w:alias w:val="To edit, see citavi.com/edit"/>
          <w:tag w:val="CitaviPlaceholder#3a43db63-323b-45a8-aa73-44686dda5612"/>
          <w:id w:val="678540564"/>
          <w:placeholder>
            <w:docPart w:val="DefaultPlaceholder_-1854013440"/>
          </w:placeholder>
        </w:sdtPr>
        <w:sdtContent>
          <w:r>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zA4MWUxLWYwNzAtNDZlZS05Yjg2LWVmZWUwZjU4NGI2OC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ZUMTA6NDI6NDk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NhNDNkYjYzLTMyM2ItNDVhOC1hYTczLTQ0Njg2ZGRhNTYxMiIsIlRleHQiOiJbMl0iLCJXQUlWZXJzaW9uIjoiNy4wLjcuMSJ9}</w:instrText>
          </w:r>
          <w:r>
            <w:fldChar w:fldCharType="separate"/>
          </w:r>
          <w:r>
            <w:t>[2]</w:t>
          </w:r>
          <w:r>
            <w:fldChar w:fldCharType="end"/>
          </w:r>
        </w:sdtContent>
      </w:sdt>
    </w:p>
    <w:p w14:paraId="7CDD7A91" w14:textId="77777777" w:rsidR="007102E0" w:rsidRPr="007102E0" w:rsidRDefault="007102E0" w:rsidP="007102E0">
      <w:pPr>
        <w:ind w:firstLine="284"/>
        <w:rPr>
          <w:lang w:val="en-IN"/>
        </w:rPr>
      </w:pPr>
    </w:p>
    <w:p w14:paraId="6A791EDE" w14:textId="3FBEB640" w:rsidR="00705B08" w:rsidRDefault="00411DBF" w:rsidP="005143F0">
      <w:r w:rsidRPr="00411DBF">
        <w:t>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Pr="00411DBF">
        <w:t xml:space="preserve">especially in congested urban environments. These health impacts translate into substantial societal costs in the form of healthcare expenses. While many regions are </w:t>
      </w:r>
      <w:r w:rsidRPr="00411DBF">
        <w:lastRenderedPageBreak/>
        <w:t>implementing stricter emission policies, the continued reliance on ICEs remains a significant barrier to improving air quality and public health.</w:t>
      </w:r>
      <w:r>
        <w:t xml:space="preserve"> </w:t>
      </w:r>
      <w:sdt>
        <w:sdtPr>
          <w:alias w:val="To edit, see citavi.com/edit"/>
          <w:tag w:val="CitaviPlaceholder#ab4006d1-09be-4732-9539-5a4e11dfda39"/>
          <w:id w:val="1901938270"/>
          <w:placeholder>
            <w:docPart w:val="DefaultPlaceholder_-1854013440"/>
          </w:placeholder>
        </w:sdtPr>
        <w:sdtContent>
          <w:r>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Ny0xNlQxMDo0Mjo0OS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sidR="00D90BB1">
            <w:t>[3]</w:t>
          </w:r>
          <w:r>
            <w:fldChar w:fldCharType="end"/>
          </w:r>
        </w:sdtContent>
      </w:sdt>
      <w:r w:rsidRPr="00411DBF">
        <w:t xml:space="preserve"> This further underscores the urgency of developing cleaner, more efficient alternatives</w:t>
      </w:r>
      <w:r>
        <w:t xml:space="preserve">, </w:t>
      </w:r>
      <w:r w:rsidRPr="00411DBF">
        <w:t>such as electric vehicles</w:t>
      </w:r>
      <w:r>
        <w:t>-</w:t>
      </w:r>
      <w:r w:rsidRPr="00411DBF">
        <w:t>supported by scalable manufacturing technologies</w:t>
      </w:r>
      <w:r w:rsidR="00DA3669">
        <w:t>.</w:t>
      </w:r>
    </w:p>
    <w:p w14:paraId="665AD0AE" w14:textId="7ED6CD90" w:rsidR="007322C5" w:rsidRDefault="007322C5" w:rsidP="007322C5">
      <w:pPr>
        <w:pStyle w:val="Heading2"/>
      </w:pPr>
      <w:bookmarkStart w:id="6" w:name="_Toc203557569"/>
      <w:r>
        <w:t>Vision</w:t>
      </w:r>
      <w:bookmarkEnd w:id="6"/>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7" w:name="_Toc203557570"/>
      <w:r w:rsidRPr="004A5B7B">
        <w:rPr>
          <w:color w:val="000000" w:themeColor="text1"/>
        </w:rPr>
        <w:t>Problem Statement</w:t>
      </w:r>
      <w:bookmarkEnd w:id="7"/>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8" w:name="_Toc203557571"/>
      <w:r>
        <w:t>Structure of the thesis</w:t>
      </w:r>
      <w:bookmarkEnd w:id="8"/>
    </w:p>
    <w:p w14:paraId="14190BB4" w14:textId="5BC6D2C1" w:rsidR="001226B2" w:rsidRPr="001226B2" w:rsidRDefault="001226B2" w:rsidP="001226B2">
      <w:r w:rsidRPr="001226B2">
        <w:t xml:space="preserve">This thesis consists of six chapters. The first chapter outlines the motivation, vision, and the specific problem addressed in this work. Chapter two presents the theoretical background and the current state of the art in </w:t>
      </w:r>
      <w:r w:rsidR="00DA3669">
        <w:t xml:space="preserve">motor manufacture, </w:t>
      </w:r>
      <w:r w:rsidRPr="001226B2">
        <w:t>slot liner insertion</w:t>
      </w:r>
      <w:r w:rsidR="00DA3669" w:rsidRPr="00DA3669">
        <w:t xml:space="preserve"> </w:t>
      </w:r>
      <w:r w:rsidR="00DA3669">
        <w:t xml:space="preserve">and </w:t>
      </w:r>
      <w:r w:rsidR="00DA3669" w:rsidRPr="001226B2">
        <w:t>robotics</w:t>
      </w:r>
      <w:r w:rsidRPr="001226B2">
        <w:t>. Chapter three provides an overview of stator manufacturing, with a focus on the challenges related to slot insulation. The fourth chapter discusses the need for automation in stator assembly and defines the requirements for developing a suitable solution. Chapter five details the implementation process carried out during the course of this thesis, including the applied methodology, the resulting outcomes, and a critical discussion of each step. Finally, chapter six summarizes the overall findings, reflects on their significance within the context of ongoing research, and offers an outlook on potential future developments.</w:t>
      </w:r>
    </w:p>
    <w:p w14:paraId="0A6AEAA7" w14:textId="65BF28B5" w:rsidR="00C3128B" w:rsidRDefault="00C3128B" w:rsidP="00C3128B">
      <w:pPr>
        <w:pStyle w:val="Heading1"/>
        <w:rPr>
          <w:lang w:val="en-IN"/>
        </w:rPr>
      </w:pPr>
      <w:bookmarkStart w:id="9" w:name="_Toc203557572"/>
      <w:r>
        <w:rPr>
          <w:lang w:val="en-IN"/>
        </w:rPr>
        <w:lastRenderedPageBreak/>
        <w:t>State of the Art</w:t>
      </w:r>
      <w:bookmarkEnd w:id="9"/>
    </w:p>
    <w:p w14:paraId="3EEA14A9" w14:textId="297EF536" w:rsidR="00B65099" w:rsidRDefault="00EA5AE1" w:rsidP="00AC39C3">
      <w:pPr>
        <w:rPr>
          <w:szCs w:val="24"/>
        </w:rPr>
      </w:pPr>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C34CFC">
            <w:rPr>
              <w:szCs w:val="24"/>
            </w:rPr>
            <w:t>[5]</w:t>
          </w:r>
          <w:r w:rsidR="00C34CFC">
            <w:rPr>
              <w:szCs w:val="24"/>
            </w:rPr>
            <w:fldChar w:fldCharType="end"/>
          </w:r>
        </w:sdtContent>
      </w:sdt>
      <w:r w:rsidR="00C34CFC">
        <w:rPr>
          <w:szCs w:val="24"/>
        </w:rPr>
        <w:t>.</w:t>
      </w:r>
    </w:p>
    <w:p w14:paraId="340585B7" w14:textId="34B1E2F3" w:rsidR="00DA31D7" w:rsidRDefault="00D00770" w:rsidP="00DA31D7">
      <w:pPr>
        <w:pStyle w:val="Heading2"/>
      </w:pPr>
      <w:bookmarkStart w:id="10" w:name="_Toc203557573"/>
      <w:r>
        <w:t>Fundamentals of Stator Assembly</w:t>
      </w:r>
      <w:bookmarkEnd w:id="10"/>
    </w:p>
    <w:p w14:paraId="1B290E49" w14:textId="207778BB" w:rsidR="00D00770" w:rsidRDefault="00DA3669" w:rsidP="00D00770">
      <w:pPr>
        <w:keepNext/>
      </w:pPr>
      <w:r>
        <w:rPr>
          <w:noProof/>
        </w:rPr>
        <w:drawing>
          <wp:anchor distT="0" distB="0" distL="114300" distR="114300" simplePos="0" relativeHeight="251705856" behindDoc="0" locked="0" layoutInCell="1" allowOverlap="1" wp14:anchorId="1028C8C0" wp14:editId="44BA4FD8">
            <wp:simplePos x="0" y="0"/>
            <wp:positionH relativeFrom="column">
              <wp:posOffset>172720</wp:posOffset>
            </wp:positionH>
            <wp:positionV relativeFrom="paragraph">
              <wp:posOffset>1461135</wp:posOffset>
            </wp:positionV>
            <wp:extent cx="4885055" cy="3200400"/>
            <wp:effectExtent l="0" t="0" r="0" b="0"/>
            <wp:wrapTopAndBottom/>
            <wp:docPr id="1947432093" name="Picture 11" descr="A diagram of a section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32093" name="Picture 11" descr="A diagram of a section of a machin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885055" cy="3200400"/>
                    </a:xfrm>
                    <a:prstGeom prst="rect">
                      <a:avLst/>
                    </a:prstGeom>
                  </pic:spPr>
                </pic:pic>
              </a:graphicData>
            </a:graphic>
            <wp14:sizeRelV relativeFrom="margin">
              <wp14:pctHeight>0</wp14:pctHeight>
            </wp14:sizeRelV>
          </wp:anchor>
        </w:drawing>
      </w:r>
      <w:r w:rsidR="00D00770" w:rsidRPr="00C34CFC">
        <w:t xml:space="preserve">An electric motor generally comprises two main components: the </w:t>
      </w:r>
      <w:r w:rsidR="00D00770" w:rsidRPr="00C34CFC">
        <w:rPr>
          <w:rStyle w:val="Strong"/>
          <w:b w:val="0"/>
          <w:bCs w:val="0"/>
        </w:rPr>
        <w:t>stator</w:t>
      </w:r>
      <w:r w:rsidR="00D00770" w:rsidRPr="00C34CFC">
        <w:t xml:space="preserve"> and the </w:t>
      </w:r>
      <w:r w:rsidR="00D00770" w:rsidRPr="00C34CFC">
        <w:rPr>
          <w:rStyle w:val="Strong"/>
          <w:b w:val="0"/>
          <w:bCs w:val="0"/>
        </w:rPr>
        <w:t>rotor</w:t>
      </w:r>
      <w:r w:rsidR="00D00770" w:rsidRPr="00C34CFC">
        <w:t>, both enclosed in a housing. The stator core is built from laminated electrical steel sheets, cut via punching or laser processes. These laminations are then stacked and bonded</w:t>
      </w:r>
      <w:r w:rsidR="00D00770">
        <w:t xml:space="preserve"> </w:t>
      </w:r>
      <w:r w:rsidR="00D00770" w:rsidRPr="00C34CFC">
        <w:t>through riveting, welding, or adhesive techniques</w:t>
      </w:r>
      <w:r w:rsidR="00D00770">
        <w:t xml:space="preserve">, </w:t>
      </w:r>
      <w:r w:rsidR="00D00770" w:rsidRPr="00C34CFC">
        <w:t xml:space="preserve">to form the magnetic core essential for motor function.The </w:t>
      </w:r>
      <w:r w:rsidR="00D00770" w:rsidRPr="00C34CFC">
        <w:rPr>
          <w:rStyle w:val="Strong"/>
          <w:b w:val="0"/>
          <w:bCs w:val="0"/>
        </w:rPr>
        <w:t>motor housing</w:t>
      </w:r>
      <w:r w:rsidR="00D00770" w:rsidRPr="00C34CFC">
        <w:t xml:space="preserve"> is typically produced using </w:t>
      </w:r>
      <w:r w:rsidR="00D00770" w:rsidRPr="00C34CFC">
        <w:rPr>
          <w:rStyle w:val="Strong"/>
          <w:b w:val="0"/>
          <w:bCs w:val="0"/>
        </w:rPr>
        <w:t>pressure die-casting</w:t>
      </w:r>
      <w:r w:rsidR="00D00770" w:rsidRPr="00C34CFC">
        <w:t xml:space="preserve"> and subsequently machined to ensure surface quality and dimensional precision. </w:t>
      </w:r>
    </w:p>
    <w:p w14:paraId="3E5694A2" w14:textId="62F0A598" w:rsidR="00D00770" w:rsidRPr="00B73D5F" w:rsidRDefault="00D00770" w:rsidP="00D00770">
      <w:pPr>
        <w:pStyle w:val="Caption"/>
        <w:rPr>
          <w:i w:val="0"/>
          <w:iCs/>
          <w:sz w:val="20"/>
        </w:rPr>
      </w:pPr>
      <w:r w:rsidRPr="00B73D5F">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763A70">
        <w:rPr>
          <w:i w:val="0"/>
          <w:iCs/>
          <w:noProof/>
          <w:sz w:val="20"/>
        </w:rPr>
        <w:t>2</w:t>
      </w:r>
      <w:r w:rsidR="00C37BD8">
        <w:rPr>
          <w:i w:val="0"/>
          <w:iCs/>
          <w:sz w:val="20"/>
        </w:rPr>
        <w:fldChar w:fldCharType="end"/>
      </w:r>
      <w:r w:rsidRPr="00B73D5F">
        <w:rPr>
          <w:i w:val="0"/>
          <w:iCs/>
          <w:sz w:val="20"/>
        </w:rPr>
        <w:t xml:space="preserve"> Overview of insulating and supporting parts in a low-voltage insulation system: 1 turn insulation, 2 slot liner, 3 slot separator, 4 wedge, 5 phase separator, 6 lead sleeving, 7 coil-nose tape, 8 connection tape, 9 cable, 10 tie cord, and 11 bracing.</w:t>
      </w:r>
    </w:p>
    <w:p w14:paraId="49B59020" w14:textId="70D41956" w:rsidR="00621729" w:rsidRPr="00D00770" w:rsidRDefault="00D00770" w:rsidP="00D00770">
      <w:pPr>
        <w:rPr>
          <w:lang w:val="en-IN"/>
        </w:rPr>
      </w:pPr>
      <w:r w:rsidRPr="00621729">
        <w:t>Once the stator core is assembled, several key sub-processes follow. One of the first is the insertion of slot insulation to electrically isolate the windings from the core.</w:t>
      </w:r>
      <w:r>
        <w:t xml:space="preserve"> </w:t>
      </w:r>
      <w:r w:rsidRPr="00621729">
        <w:t xml:space="preserve">This is followed by the winding process, in which copper wire is inserted into the stator slots. Depending on the motor design and production requirements, different winding techniques may be employed, such as linear winding, needle winding, flyer winding, or </w:t>
      </w:r>
      <w:r w:rsidRPr="00621729">
        <w:lastRenderedPageBreak/>
        <w:t xml:space="preserve">the pull-in method using pr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o enhance insulation and thermal dissipation. Electrical tests are carried out to verify winding resistance, insulation quality, and overall functionality. Meanwhile, the rotor shaft is formed and machined, joined with its laminated core, and completed depending on the motor type. In asynchronous motors (ASM), a rotor cage is manufactured by pressure die-casting, while permanent magnet synchronous motors (PMSM) incorporate embedded or surface-mounted permanent magnets. The rotor is subsequently balanced before final motor assembly and end-of-line testing, which ensures mechanical and electrical compliance with design specifications</w:t>
      </w:r>
      <w:r>
        <w:t xml:space="preserve"> </w:t>
      </w:r>
      <w:sdt>
        <w:sdtPr>
          <w:alias w:val="To edit, see citavi.com/edit"/>
          <w:tag w:val="CitaviPlaceholder#8f4a8e32-4e4f-4aa9-950c-9ed78da62017"/>
          <w:id w:val="15928900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Figure 1 shows typical insulation elements in a stator, including slot liner, interphase insulation and wedges.</w:t>
      </w:r>
      <w:r w:rsidR="00CB7A65">
        <w:rPr>
          <w:lang w:val="en-IN"/>
        </w:rPr>
        <w:t xml:space="preserve"> </w:t>
      </w:r>
      <w:sdt>
        <w:sdtPr>
          <w:rPr>
            <w:lang w:val="en-IN"/>
          </w:rPr>
          <w:alias w:val="To edit, see citavi.com/edit"/>
          <w:tag w:val="CitaviPlaceholder#872c57b9-f8b2-41de-a7ad-617c67dde45d"/>
          <w:id w:val="779382611"/>
          <w:placeholder>
            <w:docPart w:val="DefaultPlaceholder_-1854013440"/>
          </w:placeholder>
        </w:sdtPr>
        <w:sdtContent>
          <w:r w:rsidR="00CB7A65">
            <w:rPr>
              <w:lang w:val="en-IN"/>
            </w:rPr>
            <w:fldChar w:fldCharType="begin"/>
          </w:r>
          <w:r w:rsidR="00CB7A6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sidR="00CB7A65">
            <w:rPr>
              <w:lang w:val="en-IN"/>
            </w:rPr>
            <w:fldChar w:fldCharType="separate"/>
          </w:r>
          <w:r w:rsidR="00CB7A65">
            <w:rPr>
              <w:lang w:val="en-IN"/>
            </w:rPr>
            <w:t>[6]</w:t>
          </w:r>
          <w:r w:rsidR="00CB7A65">
            <w:rPr>
              <w:lang w:val="en-IN"/>
            </w:rPr>
            <w:fldChar w:fldCharType="end"/>
          </w:r>
        </w:sdtContent>
      </w:sdt>
    </w:p>
    <w:p w14:paraId="3E690C06" w14:textId="30B37E63" w:rsidR="00C34CFC" w:rsidRDefault="00C34CFC" w:rsidP="00D00770">
      <w:pPr>
        <w:pStyle w:val="Heading3"/>
        <w:rPr>
          <w:lang w:val="en-IN"/>
        </w:rPr>
      </w:pPr>
      <w:bookmarkStart w:id="11" w:name="_Toc203557574"/>
      <w:r>
        <w:rPr>
          <w:lang w:val="en-IN"/>
        </w:rPr>
        <w:t>Slot liner function and Importance</w:t>
      </w:r>
      <w:bookmarkEnd w:id="11"/>
    </w:p>
    <w:p w14:paraId="7A2D6BB0" w14:textId="418FCE08" w:rsidR="00C34CFC" w:rsidRPr="00C34CFC" w:rsidRDefault="00C34CFC" w:rsidP="00C34CFC">
      <w:pPr>
        <w:rPr>
          <w:rFonts w:ascii="Times New Roman" w:hAnsi="Times New Roman"/>
        </w:rPr>
      </w:pPr>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ctMTZUMTA6NDI6NDk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CB7A65">
            <w:t>[7]</w:t>
          </w:r>
          <w:r w:rsidR="00621729">
            <w:fldChar w:fldCharType="end"/>
          </w:r>
        </w:sdtContent>
      </w:sdt>
    </w:p>
    <w:p w14:paraId="31EFB101" w14:textId="513D40BB" w:rsidR="00C34CFC" w:rsidRDefault="00DC2D95" w:rsidP="00113128">
      <w:r w:rsidRPr="00DC2D95">
        <w:t>In particular, the thermal management role of the slot liner is heavily influenced by how heat flows through the stator slot</w:t>
      </w:r>
      <w:r>
        <w:t>.</w:t>
      </w:r>
      <w:r w:rsidRPr="00DC2D95">
        <w:t xml:space="preserve"> </w:t>
      </w:r>
      <w:r w:rsidR="00A66CA4">
        <w:t>Fig 2. illustrates the direction of the heat flow</w:t>
      </w:r>
      <w:r w:rsidR="00D040E7" w:rsidRPr="00D040E7">
        <w:t>,</w:t>
      </w:r>
      <w:r w:rsidR="00A66CA4">
        <w:t xml:space="preserve"> which is from the middle of the slot to the laminate,</w:t>
      </w:r>
      <w:r w:rsidR="00D040E7" w:rsidRPr="00D040E7">
        <w:t xml:space="preserve"> passing through several layers of winding and the slot liner. A major challenge in this path is the interface air gap between the liner and the laminate</w:t>
      </w:r>
      <w:r w:rsidR="00A66CA4">
        <w:t xml:space="preserve">, </w:t>
      </w:r>
      <w:r w:rsidR="00D040E7" w:rsidRPr="00D040E7">
        <w:t>particularly at the rounded corners of the slot</w:t>
      </w:r>
      <w:r w:rsidR="00A66CA4">
        <w:t xml:space="preserve">, </w:t>
      </w:r>
      <w:r w:rsidR="00D040E7" w:rsidRPr="00D040E7">
        <w:t xml:space="preserve">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 </w:t>
      </w:r>
      <w:r w:rsidR="00D040E7" w:rsidRPr="00D040E7">
        <w:lastRenderedPageBreak/>
        <w:t xml:space="preserve">the air gap at the liner-laminate interface, the thermal properties of the slot liner </w:t>
      </w:r>
      <w:r w:rsidR="00B65099">
        <w:rPr>
          <w:noProof/>
          <w:lang w:val="en-IN"/>
        </w:rPr>
        <w:drawing>
          <wp:anchor distT="0" distB="0" distL="114300" distR="114300" simplePos="0" relativeHeight="251666944" behindDoc="0" locked="0" layoutInCell="1" allowOverlap="1" wp14:anchorId="01CD1A21" wp14:editId="63954860">
            <wp:simplePos x="0" y="0"/>
            <wp:positionH relativeFrom="margin">
              <wp:posOffset>1340485</wp:posOffset>
            </wp:positionH>
            <wp:positionV relativeFrom="page">
              <wp:posOffset>2670175</wp:posOffset>
            </wp:positionV>
            <wp:extent cx="2305050" cy="3803015"/>
            <wp:effectExtent l="0" t="0" r="0" b="6985"/>
            <wp:wrapTopAndBottom/>
            <wp:docPr id="618730409" name="Picture 10" descr="A diagram of a cross section of a l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30409" name="Picture 10" descr="A diagram of a cross section of a log&#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305050" cy="3803015"/>
                    </a:xfrm>
                    <a:prstGeom prst="rect">
                      <a:avLst/>
                    </a:prstGeom>
                  </pic:spPr>
                </pic:pic>
              </a:graphicData>
            </a:graphic>
            <wp14:sizeRelV relativeFrom="margin">
              <wp14:pctHeight>0</wp14:pctHeight>
            </wp14:sizeRelV>
          </wp:anchor>
        </w:drawing>
      </w:r>
      <w:r w:rsidR="00B65099">
        <w:rPr>
          <w:noProof/>
        </w:rPr>
        <mc:AlternateContent>
          <mc:Choice Requires="wps">
            <w:drawing>
              <wp:anchor distT="0" distB="0" distL="114300" distR="114300" simplePos="0" relativeHeight="251668992" behindDoc="0" locked="0" layoutInCell="1" allowOverlap="1" wp14:anchorId="1A8DA001" wp14:editId="7106750C">
                <wp:simplePos x="0" y="0"/>
                <wp:positionH relativeFrom="column">
                  <wp:posOffset>1379838</wp:posOffset>
                </wp:positionH>
                <wp:positionV relativeFrom="page">
                  <wp:posOffset>6359407</wp:posOffset>
                </wp:positionV>
                <wp:extent cx="2305050" cy="1012190"/>
                <wp:effectExtent l="0" t="0" r="0" b="0"/>
                <wp:wrapTopAndBottom/>
                <wp:docPr id="721202885" name="Text Box 1"/>
                <wp:cNvGraphicFramePr/>
                <a:graphic xmlns:a="http://schemas.openxmlformats.org/drawingml/2006/main">
                  <a:graphicData uri="http://schemas.microsoft.com/office/word/2010/wordprocessingShape">
                    <wps:wsp>
                      <wps:cNvSpPr txBox="1"/>
                      <wps:spPr>
                        <a:xfrm>
                          <a:off x="0" y="0"/>
                          <a:ext cx="2305050" cy="1012190"/>
                        </a:xfrm>
                        <a:prstGeom prst="rect">
                          <a:avLst/>
                        </a:prstGeom>
                        <a:solidFill>
                          <a:prstClr val="white"/>
                        </a:solidFill>
                        <a:ln>
                          <a:noFill/>
                        </a:ln>
                      </wps:spPr>
                      <wps:txbx>
                        <w:txbxContent>
                          <w:p w14:paraId="42F6C1DF" w14:textId="1D9D1883"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763A70">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DA001" id="_x0000_t202" coordsize="21600,21600" o:spt="202" path="m,l,21600r21600,l21600,xe">
                <v:stroke joinstyle="miter"/>
                <v:path gradientshapeok="t" o:connecttype="rect"/>
              </v:shapetype>
              <v:shape id="Text Box 1" o:spid="_x0000_s1027" type="#_x0000_t202" style="position:absolute;left:0;text-align:left;margin-left:108.65pt;margin-top:500.75pt;width:181.5pt;height:79.7pt;z-index:25166899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" stroked="f">
                <v:textbox style="mso-fit-shape-to-text:t" inset="0,0,0,0">
                  <w:txbxContent>
                    <w:p w14:paraId="42F6C1DF" w14:textId="1D9D1883"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763A70">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v:textbox>
                <w10:wrap type="topAndBottom" anchory="page"/>
              </v:shape>
            </w:pict>
          </mc:Fallback>
        </mc:AlternateContent>
      </w:r>
      <w:r w:rsidR="00D040E7" w:rsidRPr="00D040E7">
        <w:t>material, and the effectiveness of impregnation</w:t>
      </w:r>
      <w:r w:rsidR="00D1785F">
        <w:t xml:space="preserve"> </w:t>
      </w:r>
      <w:sdt>
        <w:sdtPr>
          <w:alias w:val="To edit, see citavi.com/edit"/>
          <w:tag w:val="CitaviPlaceholder#37a7ea84-c965-46bc-8d5b-99f4dbe92b53"/>
          <w:id w:val="-230847216"/>
          <w:placeholder>
            <w:docPart w:val="DefaultPlaceholder_-1854013440"/>
          </w:placeholder>
        </w:sdtPr>
        <w:sdtContent>
          <w:r w:rsidR="00D1785F">
            <w:fldChar w:fldCharType="begin"/>
          </w:r>
          <w:r w:rsidR="00CB7A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WY4MGQ3LTAxNzEtNDIzYS04ZTgwLWI3ZjgzN2EzMWZhMiIsIlJhbmdlTGVuZ3RoIjozLCJSZWZlcmVuY2VJZCI6ImQ3MDY0NWFmLTFmZjYtNDY3MS1iNmI1LTMwY2U1YjMzODI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3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}</w:instrText>
          </w:r>
          <w:r w:rsidR="00D1785F">
            <w:fldChar w:fldCharType="separate"/>
          </w:r>
          <w:r w:rsidR="00CB7A65">
            <w:t>[8]</w:t>
          </w:r>
          <w:r w:rsidR="00D1785F">
            <w:fldChar w:fldCharType="end"/>
          </w:r>
        </w:sdtContent>
      </w:sdt>
      <w:r w:rsidR="00D040E7">
        <w:t>.</w:t>
      </w:r>
    </w:p>
    <w:p w14:paraId="632556A4" w14:textId="39CDD209" w:rsidR="00D040E7" w:rsidRDefault="00DC2D95" w:rsidP="00113128">
      <w:pPr>
        <w:rPr>
          <w:lang w:val="en-IN"/>
        </w:rPr>
      </w:pPr>
      <w:r>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1CDC41DC" w14:textId="1B7455FA" w:rsidR="00D1785F" w:rsidRDefault="00D1785F" w:rsidP="001226B2">
      <w:pPr>
        <w:rPr>
          <w:szCs w:val="24"/>
        </w:rPr>
      </w:pPr>
    </w:p>
    <w:p w14:paraId="05AEDFFD" w14:textId="40B4D967" w:rsidR="00D1785F" w:rsidRDefault="00D1785F" w:rsidP="00D00770">
      <w:pPr>
        <w:pStyle w:val="Heading3"/>
      </w:pPr>
      <w:bookmarkStart w:id="12" w:name="_Toc203557575"/>
      <w:r>
        <w:t xml:space="preserve">Common </w:t>
      </w:r>
      <w:r w:rsidR="00E86EC4">
        <w:t>C</w:t>
      </w:r>
      <w:r>
        <w:t>hallenges</w:t>
      </w:r>
      <w:r w:rsidR="00E86EC4">
        <w:t xml:space="preserve"> in the Insertion Process</w:t>
      </w:r>
      <w:bookmarkEnd w:id="12"/>
    </w:p>
    <w:p w14:paraId="10546D79" w14:textId="3E0FE47E" w:rsidR="001226B2" w:rsidRPr="00B65099" w:rsidRDefault="001226B2" w:rsidP="001226B2">
      <w:pPr>
        <w:rPr>
          <w:szCs w:val="24"/>
          <w:lang w:val="en-IN"/>
        </w:rPr>
      </w:pPr>
      <w:r w:rsidRPr="00C3128B">
        <w:rPr>
          <w:szCs w:val="24"/>
        </w:rPr>
        <w:t xml:space="preserve">While </w:t>
      </w:r>
      <w:r w:rsidR="00D00770"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sidR="00D00770">
        <w:rPr>
          <w:szCs w:val="24"/>
        </w:rPr>
        <w:t>of physical strain and injuries</w:t>
      </w:r>
      <w:r w:rsidR="00D00770" w:rsidRPr="00D00770">
        <w:rPr>
          <w:szCs w:val="24"/>
        </w:rPr>
        <w:t xml:space="preserve"> among workers, especially when performed over extended periods. These factors, combined with high labor costs in </w:t>
      </w:r>
      <w:r w:rsidR="00D00770" w:rsidRPr="00D00770">
        <w:rPr>
          <w:szCs w:val="24"/>
        </w:rPr>
        <w:lastRenderedPageBreak/>
        <w:t>many regions, result in a process that is not only expensive but also inefficient and prone to human error.</w:t>
      </w:r>
    </w:p>
    <w:p w14:paraId="11F86273" w14:textId="57BE9183" w:rsidR="001226B2" w:rsidRDefault="001226B2" w:rsidP="001226B2">
      <w:pPr>
        <w:rPr>
          <w:lang w:val="en-IN"/>
        </w:rPr>
      </w:pPr>
      <w:r w:rsidRPr="00C3128B">
        <w:rPr>
          <w:lang w:val="en-IN"/>
        </w:rPr>
        <w:t>To overcome these limitations, this paper proposes a flexible automation approach that combines a parametric mechanical tool with a general-purpose industrial robot or collaborative robot (</w:t>
      </w:r>
      <w:proofErr w:type="spellStart"/>
      <w:r w:rsidRPr="00C3128B">
        <w:rPr>
          <w:lang w:val="en-IN"/>
        </w:rPr>
        <w:t>Cobot</w:t>
      </w:r>
      <w:proofErr w:type="spellEnd"/>
      <w:r w:rsidRPr="00C3128B">
        <w:rPr>
          <w:lang w:val="en-IN"/>
        </w:rPr>
        <w:t>). When equipped with the parametric tool, the robot system can perform slot insulation insertion for a variety of stator geometries without requiring</w:t>
      </w:r>
    </w:p>
    <w:p w14:paraId="59265578" w14:textId="69DAA7E2" w:rsidR="001226B2" w:rsidRPr="00A908C0" w:rsidRDefault="001226B2" w:rsidP="001226B2">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z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5XSJ9XX0sIlRhZyI6IkNpdGF2aVBsYWNlaG9sZGVyIzVlNTMxNDRiLTc0Y2MtNGNjZS1iNTgwLTIwMWUxNTBlM2UzMyIsIlRleHQiOiJbOV0iLCJXQUlWZXJzaW9uIjoiNy4wLjcuMSJ9}</w:instrText>
          </w:r>
          <w:r w:rsidR="00401424">
            <w:rPr>
              <w:lang w:val="en-IN"/>
            </w:rPr>
            <w:fldChar w:fldCharType="separate"/>
          </w:r>
          <w:r w:rsidR="00CB7A65">
            <w:rPr>
              <w:lang w:val="en-IN"/>
            </w:rPr>
            <w:t>[9]</w:t>
          </w:r>
          <w:r w:rsidR="00401424">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wOGZhOTI4Yy1jMGQ0LTQ1ZTktOTk3OS1jOWNjNDRjMzEyZTYiLCJUZXh0IjoiWzEwXSIsIldBSVZlcnNpb24iOiI3LjAuNy4xIn0=}</w:instrText>
          </w:r>
          <w:r w:rsidR="00401424">
            <w:rPr>
              <w:lang w:val="en-IN"/>
            </w:rPr>
            <w:fldChar w:fldCharType="separate"/>
          </w:r>
          <w:r w:rsidR="00CB7A65">
            <w:rPr>
              <w:lang w:val="en-IN"/>
            </w:rPr>
            <w:t>[10]</w:t>
          </w:r>
          <w:r w:rsidR="00401424">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4Y2NkZWJhZi02NmNiLTQ0ZWItYTQ1YS1lMjFhYjk1ZmJjMTYiLCJUZXh0IjoiWzExXSIsIldBSVZlcnNpb24iOiI3LjAuNy4xIn0=}</w:instrText>
          </w:r>
          <w:r w:rsidR="00401424">
            <w:rPr>
              <w:lang w:val="en-IN"/>
            </w:rPr>
            <w:fldChar w:fldCharType="separate"/>
          </w:r>
          <w:r w:rsidR="00CB7A65">
            <w:rPr>
              <w:lang w:val="en-IN"/>
            </w:rPr>
            <w:t>[11]</w:t>
          </w:r>
          <w:r w:rsidR="00401424">
            <w:rPr>
              <w:lang w:val="en-IN"/>
            </w:rPr>
            <w:fldChar w:fldCharType="end"/>
          </w:r>
        </w:sdtContent>
      </w:sdt>
    </w:p>
    <w:p w14:paraId="4B13892C" w14:textId="77777777" w:rsidR="00E37956" w:rsidRPr="00E37956" w:rsidRDefault="00E37956" w:rsidP="009F1118">
      <w:pPr>
        <w:rPr>
          <w:szCs w:val="24"/>
        </w:rPr>
      </w:pPr>
    </w:p>
    <w:p w14:paraId="0BB4D519" w14:textId="582065FE" w:rsidR="009F1118" w:rsidRDefault="00D00770" w:rsidP="009F1118">
      <w:pPr>
        <w:pStyle w:val="Heading2"/>
        <w:rPr>
          <w:lang w:val="en-IN"/>
        </w:rPr>
      </w:pPr>
      <w:bookmarkStart w:id="13" w:name="_Toc203557576"/>
      <w:r>
        <w:rPr>
          <w:lang w:val="en-IN"/>
        </w:rPr>
        <w:t xml:space="preserve">Automation </w:t>
      </w:r>
      <w:r w:rsidR="00B73D5F">
        <w:rPr>
          <w:lang w:val="en-IN"/>
        </w:rPr>
        <w:t xml:space="preserve">of Slot Liner insertion </w:t>
      </w:r>
      <w:r>
        <w:rPr>
          <w:lang w:val="en-IN"/>
        </w:rPr>
        <w:t>in Motor Manufacturing</w:t>
      </w:r>
      <w:bookmarkEnd w:id="13"/>
    </w:p>
    <w:p w14:paraId="04B89DC1" w14:textId="0B0A3EA6" w:rsidR="00B73D5F" w:rsidRDefault="006623FC" w:rsidP="00B73D5F">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0DEE918" w14:textId="77777777" w:rsidR="007A77DF" w:rsidRDefault="007A77DF" w:rsidP="007A77DF">
      <w:pPr>
        <w:pStyle w:val="Heading3"/>
      </w:pPr>
      <w:bookmarkStart w:id="14" w:name="_Toc203557577"/>
      <w:r>
        <w:t>Large Scale vs Small Scale Production Strategies</w:t>
      </w:r>
      <w:bookmarkEnd w:id="14"/>
    </w:p>
    <w:p w14:paraId="1FFDD9E7" w14:textId="0E6F3BC9" w:rsidR="007A77DF" w:rsidRDefault="00C62C67" w:rsidP="007A77DF">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Slot insulation machines from manufacturers such as ELMOTEC STATOMAT, NIDE, and Delta Automation Technologies are designed to automate and optimize this process for various stator designs. These machines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w:t>
      </w:r>
      <w:r w:rsidRPr="00C62C67">
        <w:rPr>
          <w:lang w:val="en-IN"/>
        </w:rPr>
        <w:lastRenderedPageBreak/>
        <w:t>minimal noise and user effort</w:t>
      </w:r>
      <w:r w:rsidR="0025029F">
        <w:rPr>
          <w:lang w:val="en-IN"/>
        </w:rPr>
        <w:t xml:space="preserve">. The technical data-sheet for NIDE slot liner insulation machine is shown in Fig.4. </w:t>
      </w:r>
      <w:r>
        <w:rPr>
          <w:lang w:val="en-IN"/>
        </w:rPr>
        <w:t xml:space="preserve"> </w:t>
      </w:r>
      <w:sdt>
        <w:sdtPr>
          <w:rPr>
            <w:lang w:val="en-IN"/>
          </w:rPr>
          <w:alias w:val="To edit, see citavi.com/edit"/>
          <w:tag w:val="CitaviPlaceholder#75196841-ed61-4121-bd57-f65aaaa9be38"/>
          <w:id w:val="-1180895685"/>
          <w:placeholder>
            <w:docPart w:val="DefaultPlaceholder_-1854013440"/>
          </w:placeholder>
        </w:sdtPr>
        <w:sdtContent>
          <w:r>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zVDA3OjM2OjAyIiwiTW9kaWZpZWRCeSI6Il9BbGVuIFNlYmFzdGlhbiIsIklkIjoiYzZjZjVmYTItZTgwZC00ZmJlLTlkMWItZTg3YTY4MTg0ZDE2IiwiTW9kaWZpZWRPbiI6IjIwMjUtMDctMDNUMDc6MzY6MDI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xMuKAkzE0XSJ9XX0sIlRhZyI6IkNpdGF2aVBsYWNlaG9sZGVyIzc1MTk2ODQxLWVkNjEtNDEyMS1iZDU3LWY2NWFhYWE5YmUzOCIsIlRleHQiOiJbMTLigJMxNF0iLCJXQUlWZXJzaW9uIjoiNy4wLjcuMSJ9}</w:instrText>
          </w:r>
          <w:r>
            <w:rPr>
              <w:lang w:val="en-IN"/>
            </w:rPr>
            <w:fldChar w:fldCharType="separate"/>
          </w:r>
          <w:r>
            <w:rPr>
              <w:lang w:val="en-IN"/>
            </w:rPr>
            <w:t>[12–14]</w:t>
          </w:r>
          <w:r>
            <w:rPr>
              <w:lang w:val="en-IN"/>
            </w:rPr>
            <w:fldChar w:fldCharType="end"/>
          </w:r>
        </w:sdtContent>
      </w:sdt>
      <w:r w:rsidRPr="00C62C67">
        <w:rPr>
          <w:lang w:val="en-IN"/>
        </w:rPr>
        <w:t>.</w:t>
      </w:r>
    </w:p>
    <w:p w14:paraId="40A0A15C" w14:textId="77777777" w:rsidR="00F71B38" w:rsidRDefault="0025029F" w:rsidP="00F71B38">
      <w:pPr>
        <w:keepNext/>
      </w:pPr>
      <w:r>
        <w:rPr>
          <w:noProof/>
          <w:lang w:val="en-IN"/>
        </w:rPr>
        <w:drawing>
          <wp:inline distT="0" distB="0" distL="0" distR="0" wp14:anchorId="2C539112" wp14:editId="17D2D027">
            <wp:extent cx="5759908" cy="208026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84031" cy="2088972"/>
                    </a:xfrm>
                    <a:prstGeom prst="rect">
                      <a:avLst/>
                    </a:prstGeom>
                  </pic:spPr>
                </pic:pic>
              </a:graphicData>
            </a:graphic>
          </wp:inline>
        </w:drawing>
      </w:r>
    </w:p>
    <w:p w14:paraId="2F06A13C" w14:textId="09285D58" w:rsidR="0025029F" w:rsidRPr="00F71B38" w:rsidRDefault="00F71B38" w:rsidP="00F71B38">
      <w:pPr>
        <w:pStyle w:val="Caption"/>
        <w:rPr>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763A70">
        <w:rPr>
          <w:noProof/>
          <w:sz w:val="22"/>
          <w:szCs w:val="22"/>
        </w:rPr>
        <w:t>4</w:t>
      </w:r>
      <w:r w:rsidR="00C37BD8">
        <w:rPr>
          <w:sz w:val="22"/>
          <w:szCs w:val="22"/>
        </w:rPr>
        <w:fldChar w:fldCharType="end"/>
      </w:r>
      <w:r w:rsidRPr="00F71B38">
        <w:rPr>
          <w:sz w:val="22"/>
          <w:szCs w:val="22"/>
        </w:rPr>
        <w:t xml:space="preserve"> Technical specifications of a slot liner insertion machine, detailing operational limits, dimensions, power requirements, and </w:t>
      </w:r>
      <w:r>
        <w:rPr>
          <w:sz w:val="22"/>
          <w:szCs w:val="22"/>
        </w:rPr>
        <w:t>efficiency.</w:t>
      </w:r>
      <w:r w:rsidRPr="00F71B38">
        <w:rPr>
          <w:sz w:val="22"/>
          <w:szCs w:val="22"/>
        </w:rPr>
        <w:t xml:space="preserve"> </w:t>
      </w:r>
      <w:sdt>
        <w:sdtPr>
          <w:rPr>
            <w:sz w:val="22"/>
            <w:szCs w:val="22"/>
          </w:rPr>
          <w:alias w:val="To edit, see citavi.com/edit"/>
          <w:tag w:val="CitaviPlaceholder#50d79c1b-22a4-4d42-a1e3-00e2b2da8191"/>
          <w:id w:val="192125115"/>
          <w:placeholder>
            <w:docPart w:val="DefaultPlaceholder_-1854013440"/>
          </w:placeholder>
        </w:sdtPr>
        <w:sdtContent>
          <w:r w:rsidRPr="00F71B38">
            <w:rPr>
              <w:sz w:val="22"/>
              <w:szCs w:val="22"/>
            </w:rPr>
            <w:fldChar w:fldCharType="begin"/>
          </w:r>
          <w:r w:rsidRPr="00F71B3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I2YWVmLTE5OWUtNGVmNi05M2Y0LWY0NjQyOGIxZTNkOCIsIlJhbmdlTGVuZ3RoIjo0LCJSZWZlcmVuY2VJZCI6ImM5ZWU5NjY1LWI2MzUtNDQ2MS1iZDE1LWVmNWY1YWZjZD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SURFIiwiUHJvdGVjdGVkIjpmYWxzZSwiU2V4IjowLCJDcmVhdGVkQnkiOiJfQWxlbiBTZWJhc3RpYW4iLCJDcmVhdGVkT24iOiIyMDI1LTA3LTA1VDA5OjEyOjM2IiwiTW9kaWZpZWRCeSI6Il9BbGVuIFNlYmFzdGlhbiIsIklkIjoiZGE4OGY4NjctNzcyZC00Yzc4LThkZjItY2RlMzk3NzQ1ZGNmIiwiTW9kaWZpZWRPbiI6IjIwMjUtMDctMDVUMDk6MTI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XSwiRm9ybWF0dGVkVGV4dCI6eyIkaWQiOiIxMiIsIkNvdW50IjoxLCJUZXh0VW5pdHMiOlt7IiRpZCI6IjEzIiwiRm9udFN0eWxlIjp7IiRpZCI6IjE0IiwiTmV1dHJhbCI6dHJ1ZX0sIlJlYWRpbmdPcmRlciI6MSwiVGV4dCI6IlsxM10ifV19LCJUYWciOiJDaXRhdmlQbGFjZWhvbGRlciM1MGQ3OWMxYi0yMmE0LTRkNDItYTFlMy0wMGUyYjJkYTgxOTEiLCJUZXh0IjoiWzEzXSIsIldBSVZlcnNpb24iOiI3LjAuNy4xIn0=}</w:instrText>
          </w:r>
          <w:r w:rsidRPr="00F71B38">
            <w:rPr>
              <w:sz w:val="22"/>
              <w:szCs w:val="22"/>
            </w:rPr>
            <w:fldChar w:fldCharType="separate"/>
          </w:r>
          <w:r w:rsidRPr="00F71B38">
            <w:rPr>
              <w:sz w:val="22"/>
              <w:szCs w:val="22"/>
            </w:rPr>
            <w:t>[13]</w:t>
          </w:r>
          <w:r w:rsidRPr="00F71B38">
            <w:rPr>
              <w:sz w:val="22"/>
              <w:szCs w:val="22"/>
            </w:rPr>
            <w:fldChar w:fldCharType="end"/>
          </w:r>
        </w:sdtContent>
      </w:sdt>
    </w:p>
    <w:p w14:paraId="71D29645" w14:textId="74A90610" w:rsidR="007A77DF" w:rsidRPr="007A77DF" w:rsidRDefault="00C37BD8" w:rsidP="007A77DF">
      <w:r>
        <w:rPr>
          <w:noProof/>
          <w:lang w:val="en-IN"/>
        </w:rPr>
        <mc:AlternateContent>
          <mc:Choice Requires="wpg">
            <w:drawing>
              <wp:anchor distT="0" distB="0" distL="114300" distR="114300" simplePos="0" relativeHeight="251681280" behindDoc="0" locked="0" layoutInCell="1" allowOverlap="1" wp14:anchorId="135A8149" wp14:editId="1FC535F6">
                <wp:simplePos x="0" y="0"/>
                <wp:positionH relativeFrom="column">
                  <wp:posOffset>115</wp:posOffset>
                </wp:positionH>
                <wp:positionV relativeFrom="paragraph">
                  <wp:posOffset>1422804</wp:posOffset>
                </wp:positionV>
                <wp:extent cx="5759450" cy="3889721"/>
                <wp:effectExtent l="0" t="0" r="0" b="0"/>
                <wp:wrapTopAndBottom/>
                <wp:docPr id="528067081" name="Group 12"/>
                <wp:cNvGraphicFramePr/>
                <a:graphic xmlns:a="http://schemas.openxmlformats.org/drawingml/2006/main">
                  <a:graphicData uri="http://schemas.microsoft.com/office/word/2010/wordprocessingGroup">
                    <wpg:wgp>
                      <wpg:cNvGrpSpPr/>
                      <wpg:grpSpPr>
                        <a:xfrm>
                          <a:off x="0" y="0"/>
                          <a:ext cx="5759450" cy="3889721"/>
                          <a:chOff x="0" y="0"/>
                          <a:chExt cx="5759450" cy="3889721"/>
                        </a:xfrm>
                      </wpg:grpSpPr>
                      <pic:pic xmlns:pic="http://schemas.openxmlformats.org/drawingml/2006/picture">
                        <pic:nvPicPr>
                          <pic:cNvPr id="153143361" name="Picture 10" descr="A diagram of a grooving roller&#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28600" y="0"/>
                            <a:ext cx="5024755" cy="2994660"/>
                          </a:xfrm>
                          <a:prstGeom prst="rect">
                            <a:avLst/>
                          </a:prstGeom>
                        </pic:spPr>
                      </pic:pic>
                      <wps:wsp>
                        <wps:cNvPr id="2050590227" name="Text Box 1"/>
                        <wps:cNvSpPr txBox="1"/>
                        <wps:spPr>
                          <a:xfrm>
                            <a:off x="0" y="2930236"/>
                            <a:ext cx="5759450" cy="959485"/>
                          </a:xfrm>
                          <a:prstGeom prst="rect">
                            <a:avLst/>
                          </a:prstGeom>
                          <a:solidFill>
                            <a:prstClr val="white"/>
                          </a:solidFill>
                          <a:ln>
                            <a:noFill/>
                          </a:ln>
                        </wps:spPr>
                        <wps:txbx>
                          <w:txbxContent>
                            <w:p w14:paraId="28B2862D" w14:textId="2A1BC104"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763A70">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A8149" id="Group 12" o:spid="_x0000_s1028" style="position:absolute;left:0;text-align:left;margin-left:0;margin-top:112.05pt;width:453.5pt;height:306.3pt;z-index:251681280" coordsize="57594,3889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alt="A diagram of a grooving roller&#10;&#10;AI-generated content may be incorrect." style="position:absolute;left:2286;width:50247;height:2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">
                  <v:imagedata r:id="rId19" o:title="A diagram of a grooving roller&#10;&#10;AI-generated content may be incorrect"/>
                </v:shape>
                <v:shape id="_x0000_s1030" type="#_x0000_t202" style="position:absolute;top:29302;width:57594;height:9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" stroked="f">
                  <v:textbox style="mso-fit-shape-to-text:t" inset="0,0,0,0">
                    <w:txbxContent>
                      <w:p w14:paraId="28B2862D" w14:textId="2A1BC104"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763A70">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v:textbox>
                </v:shape>
                <w10:wrap type="topAndBottom"/>
              </v:group>
            </w:pict>
          </mc:Fallback>
        </mc:AlternateContent>
      </w:r>
      <w:r w:rsidR="007A77DF" w:rsidRPr="00EF689E">
        <w:rPr>
          <w:lang w:val="en-IN"/>
        </w:rPr>
        <w:t>Despite significant advancements in automation,</w:t>
      </w:r>
      <w:r w:rsidR="007A77DF" w:rsidRPr="00CB7A65">
        <w:rPr>
          <w:noProof/>
          <w:lang w:val="en-IN"/>
        </w:rPr>
        <w:t xml:space="preserve"> </w:t>
      </w:r>
      <w:r w:rsidR="007A77DF"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sidR="0025029F">
        <w:rPr>
          <w:lang w:val="en-IN"/>
        </w:rPr>
        <w:t>5</w:t>
      </w:r>
      <w:r w:rsidR="007A77DF" w:rsidRPr="00EF689E">
        <w:rPr>
          <w:lang w:val="en-IN"/>
        </w:rPr>
        <w:t xml:space="preserve">, while performing the insertion manually with simple jigs. This process relies heavily on visual inspection and tactile feedback to ensure proper alignment However, with the growing demand for electric </w:t>
      </w:r>
      <w:r w:rsidR="007A77DF" w:rsidRPr="00EF689E">
        <w:rPr>
          <w:lang w:val="en-IN"/>
        </w:rPr>
        <w:lastRenderedPageBreak/>
        <w:t xml:space="preserve">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D24315D0BDCF4EF98A01955509F99F26"/>
          </w:placeholder>
        </w:sdtPr>
        <w:sdtContent>
          <w:r w:rsidR="007A77DF">
            <w:rPr>
              <w:lang w:val="en-IN"/>
            </w:rPr>
            <w:fldChar w:fldCharType="begin"/>
          </w:r>
          <w:r w:rsidR="00C62C6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E1LCAxNl0ifV19LCJUYWciOiJDaXRhdmlQbGFjZWhvbGRlciM2NjgzZDIwZS02Zjk5LTQxNmEtYWQ1MS1jYThmYmVhZDM2YWUiLCJUZXh0IjoiWzYsIDE1LCAxNl0iLCJXQUlWZXJzaW9uIjoiNy4wLjcuMSJ9}</w:instrText>
          </w:r>
          <w:r w:rsidR="007A77DF">
            <w:rPr>
              <w:lang w:val="en-IN"/>
            </w:rPr>
            <w:fldChar w:fldCharType="separate"/>
          </w:r>
          <w:r w:rsidR="00C62C67">
            <w:rPr>
              <w:lang w:val="en-IN"/>
            </w:rPr>
            <w:t>[6, 15, 16]</w:t>
          </w:r>
          <w:r w:rsidR="007A77DF">
            <w:rPr>
              <w:lang w:val="en-IN"/>
            </w:rPr>
            <w:fldChar w:fldCharType="end"/>
          </w:r>
        </w:sdtContent>
      </w:sdt>
    </w:p>
    <w:p w14:paraId="3B97906A" w14:textId="783979F3" w:rsidR="007A77DF" w:rsidRDefault="007A77DF" w:rsidP="00B73D5F"/>
    <w:p w14:paraId="4B1322AF" w14:textId="706D3EED" w:rsidR="003D1A5C" w:rsidRDefault="003D1A5C" w:rsidP="003D1A5C">
      <w:pPr>
        <w:pStyle w:val="Heading3"/>
        <w:rPr>
          <w:lang w:val="en-IN"/>
        </w:rPr>
      </w:pPr>
      <w:bookmarkStart w:id="15" w:name="_Toc203557578"/>
      <w:r>
        <w:rPr>
          <w:lang w:val="en-IN"/>
        </w:rPr>
        <w:t>Automation Principles</w:t>
      </w:r>
      <w:bookmarkEnd w:id="15"/>
    </w:p>
    <w:p w14:paraId="7666D664" w14:textId="6A190D8F" w:rsidR="00EF689E" w:rsidRDefault="003D1A5C" w:rsidP="00EF689E">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1D2036">
        <w:rPr>
          <w:lang w:val="en-IN"/>
        </w:rPr>
        <w:t xml:space="preserve"> </w:t>
      </w:r>
      <w:sdt>
        <w:sdtPr>
          <w:rPr>
            <w:lang w:val="en-IN"/>
          </w:rPr>
          <w:alias w:val="To edit, see citavi.com/edit"/>
          <w:tag w:val="CitaviPlaceholder#734daf8a-a7ad-4152-8171-294c2ae1f53e"/>
          <w:id w:val="1832720235"/>
          <w:placeholder>
            <w:docPart w:val="DefaultPlaceholder_-1854013440"/>
          </w:placeholder>
        </w:sdtPr>
        <w:sdtContent>
          <w:r w:rsidR="001D2036">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3MzRkYWY4YS1hN2FkLTQxNTItODE3MS0yOTRjMmFlMWY1M2UiLCJUZXh0IjoiWzE3XSIsIldBSVZlcnNpb24iOiI3LjAuNy4xIn0=}</w:instrText>
          </w:r>
          <w:r w:rsidR="001D2036">
            <w:rPr>
              <w:lang w:val="en-IN"/>
            </w:rPr>
            <w:fldChar w:fldCharType="separate"/>
          </w:r>
          <w:r w:rsidR="001D2036">
            <w:rPr>
              <w:lang w:val="en-IN"/>
            </w:rPr>
            <w:t>[17]</w:t>
          </w:r>
          <w:r w:rsidR="001D2036">
            <w:rPr>
              <w:lang w:val="en-IN"/>
            </w:rPr>
            <w:fldChar w:fldCharType="end"/>
          </w:r>
        </w:sdtContent>
      </w:sdt>
    </w:p>
    <w:p w14:paraId="7494971C" w14:textId="08711B17" w:rsidR="00EF689E" w:rsidRDefault="00EF689E" w:rsidP="0025029F">
      <w:pPr>
        <w:pStyle w:val="Heading3"/>
        <w:rPr>
          <w:lang w:val="en-IN"/>
        </w:rPr>
      </w:pPr>
      <w:bookmarkStart w:id="16" w:name="_Toc203557579"/>
      <w:r>
        <w:rPr>
          <w:lang w:val="en-IN"/>
        </w:rPr>
        <w:t>Design for flexible automation</w:t>
      </w:r>
      <w:bookmarkEnd w:id="16"/>
    </w:p>
    <w:p w14:paraId="74FC38D5" w14:textId="5B4FE0E1" w:rsidR="00EF689E" w:rsidRPr="003D1A5C" w:rsidRDefault="00EF689E" w:rsidP="00EF689E">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w:t>
      </w:r>
      <w:r w:rsidR="0099654F">
        <w:t>.</w:t>
      </w:r>
      <w:r>
        <w:t>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DefaultPlaceholder_-1854013440"/>
          </w:placeholder>
        </w:sdtPr>
        <w:sdtContent>
          <w:r w:rsidR="00B24B08">
            <w:rPr>
              <w:lang w:val="en-IN"/>
            </w:rPr>
            <w:fldChar w:fldCharType="begin"/>
          </w:r>
          <w:r w:rsidR="00562CE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Ny0xNlQxMDo0Mjo0OSIsIlByb2plY3QiOnsiJHJlZiI6IjgifX0sIlVzZU51bWJlcmluZ1R5cGVPZlBhcmVudERvY3VtZW50IjpmYWxzZX1dLCJGb3JtYXR0ZWRUZXh0Ijp7IiRpZCI6IjE5IiwiQ291bnQiOjEsIlRleHRVbml0cyI6W3siJGlkIjoiMjAiLCJGb250U3R5bGUiOnsiJGlkIjoiMjEiLCJOZXV0cmFsIjp0cnVlfSwiUmVhZGluZ09yZGVyIjoxLCJUZXh0IjoiWzE4XSJ9XX0sIlRhZyI6IkNpdGF2aVBsYWNlaG9sZGVyIzI3MWExYWY5LWJmNmItNDY5ZC04MzQ1LWEwNTllZjQ5ZWVhYiIsIlRleHQiOiJbMThdIiwiV0FJVmVyc2lvbiI6IjcuMC43LjEifQ==}</w:instrText>
          </w:r>
          <w:r w:rsidR="00B24B08">
            <w:rPr>
              <w:lang w:val="en-IN"/>
            </w:rPr>
            <w:fldChar w:fldCharType="separate"/>
          </w:r>
          <w:r w:rsidR="00B24B08">
            <w:rPr>
              <w:lang w:val="en-IN"/>
            </w:rPr>
            <w:t>[18]</w:t>
          </w:r>
          <w:r w:rsidR="00B24B08">
            <w:rPr>
              <w:lang w:val="en-IN"/>
            </w:rPr>
            <w:fldChar w:fldCharType="end"/>
          </w:r>
        </w:sdtContent>
      </w:sdt>
    </w:p>
    <w:p w14:paraId="49ED6248" w14:textId="77777777" w:rsidR="00EF689E" w:rsidRDefault="00EF689E" w:rsidP="00EF689E"/>
    <w:p w14:paraId="5153388D" w14:textId="23608F87" w:rsidR="00EC1368" w:rsidRDefault="00EF689E" w:rsidP="00EF689E">
      <w:pPr>
        <w:pStyle w:val="Heading2"/>
      </w:pPr>
      <w:bookmarkStart w:id="17" w:name="_Toc203557580"/>
      <w:r>
        <w:lastRenderedPageBreak/>
        <w:t>Variety in Stator Design for Slot Liner insertion</w:t>
      </w:r>
      <w:bookmarkEnd w:id="17"/>
    </w:p>
    <w:p w14:paraId="0CCE0930" w14:textId="2A5EB039" w:rsidR="00E335C8" w:rsidRDefault="00C37BD8" w:rsidP="00EF689E">
      <w:r>
        <w:rPr>
          <w:noProof/>
        </w:rPr>
        <mc:AlternateContent>
          <mc:Choice Requires="wpg">
            <w:drawing>
              <wp:anchor distT="0" distB="0" distL="114300" distR="114300" simplePos="0" relativeHeight="251684352" behindDoc="0" locked="0" layoutInCell="1" allowOverlap="1" wp14:anchorId="1309108E" wp14:editId="6BB3E7B8">
                <wp:simplePos x="0" y="0"/>
                <wp:positionH relativeFrom="margin">
                  <wp:posOffset>574675</wp:posOffset>
                </wp:positionH>
                <wp:positionV relativeFrom="paragraph">
                  <wp:posOffset>4016375</wp:posOffset>
                </wp:positionV>
                <wp:extent cx="4606290" cy="4368800"/>
                <wp:effectExtent l="0" t="0" r="3810" b="0"/>
                <wp:wrapTopAndBottom/>
                <wp:docPr id="448022649" name="Group 13"/>
                <wp:cNvGraphicFramePr/>
                <a:graphic xmlns:a="http://schemas.openxmlformats.org/drawingml/2006/main">
                  <a:graphicData uri="http://schemas.microsoft.com/office/word/2010/wordprocessingGroup">
                    <wpg:wgp>
                      <wpg:cNvGrpSpPr/>
                      <wpg:grpSpPr>
                        <a:xfrm>
                          <a:off x="0" y="0"/>
                          <a:ext cx="4606290" cy="4368800"/>
                          <a:chOff x="0" y="0"/>
                          <a:chExt cx="5760085" cy="4368916"/>
                        </a:xfrm>
                      </wpg:grpSpPr>
                      <pic:pic xmlns:pic="http://schemas.openxmlformats.org/drawingml/2006/picture">
                        <pic:nvPicPr>
                          <pic:cNvPr id="411516331" name="Picture 10" descr="A set of circular shapes&#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3718560"/>
                          </a:xfrm>
                          <a:prstGeom prst="rect">
                            <a:avLst/>
                          </a:prstGeom>
                        </pic:spPr>
                      </pic:pic>
                      <wps:wsp>
                        <wps:cNvPr id="2023759786" name="Text Box 1"/>
                        <wps:cNvSpPr txBox="1"/>
                        <wps:spPr>
                          <a:xfrm>
                            <a:off x="0" y="3567546"/>
                            <a:ext cx="5760085" cy="801370"/>
                          </a:xfrm>
                          <a:prstGeom prst="rect">
                            <a:avLst/>
                          </a:prstGeom>
                          <a:solidFill>
                            <a:prstClr val="white"/>
                          </a:solidFill>
                          <a:ln>
                            <a:noFill/>
                          </a:ln>
                        </wps:spPr>
                        <wps:txbx>
                          <w:txbxContent>
                            <w:p w14:paraId="19DF45F7" w14:textId="1DA7EE07" w:rsidR="00231964" w:rsidRPr="008840AD" w:rsidRDefault="00231964" w:rsidP="00231964">
                              <w:pPr>
                                <w:pStyle w:val="Caption"/>
                                <w:rPr>
                                  <w:noProof/>
                                </w:rPr>
                              </w:pPr>
                              <w:r>
                                <w:t xml:space="preserve">Fig. </w:t>
                              </w:r>
                              <w:r w:rsidR="0092654B">
                                <w:fldChar w:fldCharType="begin"/>
                              </w:r>
                              <w:r w:rsidR="0092654B">
                                <w:instrText xml:space="preserve"> SEQ Fig. \* ARABIC </w:instrText>
                              </w:r>
                              <w:r w:rsidR="0092654B">
                                <w:fldChar w:fldCharType="separate"/>
                              </w:r>
                              <w:r w:rsidR="00763A70">
                                <w:rPr>
                                  <w:noProof/>
                                </w:rPr>
                                <w:t>6</w:t>
                              </w:r>
                              <w:r w:rsidR="0092654B">
                                <w:rPr>
                                  <w:noProof/>
                                </w:rPr>
                                <w:fldChar w:fldCharType="end"/>
                              </w:r>
                              <w:r>
                                <w:t xml:space="preserve"> </w:t>
                              </w:r>
                              <w:r w:rsidRPr="0044132F">
                                <w:t>Four typical stator configurations. (a) 12 stator slots. (b) 24 stator slots.(c) 36 stator slots. (d) 36 open stator slot</w:t>
                              </w:r>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309108E" id="Group 13" o:spid="_x0000_s1031" style="position:absolute;left:0;text-align:left;margin-left:45.25pt;margin-top:316.25pt;width:362.7pt;height:344pt;z-index:251684352;mso-position-horizontal-relative:margin;mso-width-relative:margin" coordsize="57600,4368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">
                <v:shape id="Picture 10" o:spid="_x0000_s1032" type="#_x0000_t75" alt="A set of circular shapes&#10;&#10;AI-generated content may be incorrect." style="position:absolute;width:57600;height:37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">
                  <v:imagedata r:id="rId21" o:title="A set of circular shapes&#10;&#10;AI-generated content may be incorrect"/>
                </v:shape>
                <v:shape id="_x0000_s1033" type="#_x0000_t202" style="position:absolute;top:35675;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" stroked="f">
                  <v:textbox inset="0,0,0,0">
                    <w:txbxContent>
                      <w:p w14:paraId="19DF45F7" w14:textId="1DA7EE07" w:rsidR="00231964" w:rsidRPr="008840AD" w:rsidRDefault="00231964" w:rsidP="00231964">
                        <w:pPr>
                          <w:pStyle w:val="Caption"/>
                          <w:rPr>
                            <w:noProof/>
                          </w:rPr>
                        </w:pPr>
                        <w:r>
                          <w:t xml:space="preserve">Fig. </w:t>
                        </w:r>
                        <w:r w:rsidR="0092654B">
                          <w:fldChar w:fldCharType="begin"/>
                        </w:r>
                        <w:r w:rsidR="0092654B">
                          <w:instrText xml:space="preserve"> SEQ Fig. \* ARABIC </w:instrText>
                        </w:r>
                        <w:r w:rsidR="0092654B">
                          <w:fldChar w:fldCharType="separate"/>
                        </w:r>
                        <w:r w:rsidR="00763A70">
                          <w:rPr>
                            <w:noProof/>
                          </w:rPr>
                          <w:t>6</w:t>
                        </w:r>
                        <w:r w:rsidR="0092654B">
                          <w:rPr>
                            <w:noProof/>
                          </w:rPr>
                          <w:fldChar w:fldCharType="end"/>
                        </w:r>
                        <w:r>
                          <w:t xml:space="preserve"> </w:t>
                        </w:r>
                        <w:r w:rsidRPr="0044132F">
                          <w:t>Four typical stator configurations. (a) 12 stator slots. (b) 24 stator slots.(c) 36 stator slots. (d) 36 open stator slot</w:t>
                        </w:r>
                        <w:r>
                          <w:t>s</w:t>
                        </w:r>
                      </w:p>
                    </w:txbxContent>
                  </v:textbox>
                </v:shape>
                <w10:wrap type="topAndBottom" anchorx="margin"/>
              </v:group>
            </w:pict>
          </mc:Fallback>
        </mc:AlternateContent>
      </w:r>
      <w:r w:rsidR="00E335C8"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E335C8">
        <w:t xml:space="preserve">, </w:t>
      </w:r>
      <w:r w:rsidR="00E335C8" w:rsidRPr="00E335C8">
        <w:t>using a parallel-sided slot with a trapezoidal-shaped tooth</w:t>
      </w:r>
      <w:r w:rsidR="00E335C8">
        <w:t xml:space="preserve">, </w:t>
      </w:r>
      <w:r w:rsidR="00E335C8" w:rsidRPr="00E335C8">
        <w:t xml:space="preserve">is more commonly found in larger distributed wound machines and aircraft generators. </w:t>
      </w:r>
      <w:r w:rsidR="00E335C8">
        <w:t>T</w:t>
      </w:r>
      <w:r w:rsidR="00E335C8"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w:t>
      </w:r>
      <w:r w:rsidR="00E335C8" w:rsidRPr="00E335C8">
        <w:lastRenderedPageBreak/>
        <w:t>slot and tooth geometry is well-matched to the intended application and winding configuration.</w:t>
      </w:r>
      <w:r w:rsidR="00E335C8">
        <w:t xml:space="preserve"> </w:t>
      </w:r>
      <w:sdt>
        <w:sdtPr>
          <w:alias w:val="To edit, see citavi.com/edit"/>
          <w:tag w:val="CitaviPlaceholder#f850794c-b076-4a00-9e61-c0a964267663"/>
          <w:id w:val="1202896319"/>
          <w:placeholder>
            <w:docPart w:val="DefaultPlaceholder_-1854013440"/>
          </w:placeholder>
        </w:sdtPr>
        <w:sdtContent>
          <w:r w:rsidR="00E335C8">
            <w:fldChar w:fldCharType="begin"/>
          </w:r>
          <w:r w:rsidR="00F26C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RvaSI6IjEwLjExMDkvRUNDRS4yMDE1LjczMTAyO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aWVlZXhwbG9yZS5pZWVlLm9yZy9kb2N1bWVudC83MzEwMjg2LyIsIlVyaVN0cmluZyI6Imh0dHA6Ly9pZWVleHBsb3JlLmllZWUub3JnL2RvY3VtZW50LzczMTAyOD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Y3My03MTUxLTMiLCJLZXl3b3JkcyI6W10sIkxvY2F0aW9ucyI6W10sIk9yZ2FuaXphdGlvbnMiOltdLCJPdGhlcnNJbnZvbHZlZCI6W10sIlB1Ymxpc2hlcnMiOlt7IiRpZCI6IjE4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3RtYWcuMjAwOS4yMDIzMDcxIi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zMi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}</w:instrText>
          </w:r>
          <w:r w:rsidR="00E335C8">
            <w:fldChar w:fldCharType="separate"/>
          </w:r>
          <w:r w:rsidR="00E335C8">
            <w:t>[19, 20]</w:t>
          </w:r>
          <w:r w:rsidR="00E335C8">
            <w:fldChar w:fldCharType="end"/>
          </w:r>
        </w:sdtContent>
      </w:sdt>
      <w:r w:rsidR="00E335C8">
        <w:t xml:space="preserve"> . Different Topologies of the stator are shown in Fig</w:t>
      </w:r>
      <w:r w:rsidR="00831E14">
        <w:t xml:space="preserve"> 6.</w:t>
      </w:r>
    </w:p>
    <w:p w14:paraId="25C2D785" w14:textId="4C9EB8A6" w:rsidR="00EF689E" w:rsidRDefault="00EF689E" w:rsidP="00EF689E">
      <w:r>
        <w:t>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w:t>
      </w:r>
      <w:r w:rsidR="00DE074A">
        <w:t xml:space="preserve"> </w:t>
      </w:r>
      <w:sdt>
        <w:sdtPr>
          <w:alias w:val="To edit, see citavi.com/edit"/>
          <w:tag w:val="CitaviPlaceholder#d9df512c-5402-486f-8eae-aeb8e6936508"/>
          <w:id w:val="169153005"/>
          <w:placeholder>
            <w:docPart w:val="DefaultPlaceholder_-1854013440"/>
          </w:placeholder>
        </w:sdtPr>
        <w:sdtContent>
          <w:r w:rsidR="00DE074A">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DlkZjUxMmMtNTQwMi00ODZmLThlYWUtYWViOGU2OTM2NTA4IiwiVGV4dCI6IlsyMV0iLCJXQUlWZXJzaW9uIjoiNy4wLjcuMSJ9}</w:instrText>
          </w:r>
          <w:r w:rsidR="00DE074A">
            <w:fldChar w:fldCharType="separate"/>
          </w:r>
          <w:r w:rsidR="00DE074A">
            <w:t>[21]</w:t>
          </w:r>
          <w:r w:rsidR="00DE074A">
            <w:fldChar w:fldCharType="end"/>
          </w:r>
        </w:sdtContent>
      </w:sdt>
    </w:p>
    <w:p w14:paraId="1CC1204E" w14:textId="3D17E04D" w:rsidR="0093647B" w:rsidRDefault="0093647B" w:rsidP="00DE074A">
      <w:pPr>
        <w:pStyle w:val="Heading3"/>
        <w:numPr>
          <w:ilvl w:val="0"/>
          <w:numId w:val="0"/>
        </w:numPr>
      </w:pPr>
    </w:p>
    <w:p w14:paraId="1F657775" w14:textId="03B844BD" w:rsidR="0093647B" w:rsidRDefault="0093647B" w:rsidP="0093647B">
      <w:pPr>
        <w:pStyle w:val="Heading3"/>
      </w:pPr>
      <w:bookmarkStart w:id="18" w:name="_Toc203557581"/>
      <w:r>
        <w:t>Influence on Insertion tooling and strategies</w:t>
      </w:r>
      <w:bookmarkEnd w:id="18"/>
    </w:p>
    <w:p w14:paraId="03A51103" w14:textId="7093B870" w:rsidR="00EF689E" w:rsidRDefault="00DE074A" w:rsidP="00EF689E">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831E14">
        <w:t xml:space="preserve">7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DZkODk5ODctYTBmZC00Y2Y3LWIzNTUtMGZhYWM5NWFhMjJlIiwiVGV4dCI6IlsyMV0iLCJXQUlWZXJzaW9uIjoiNy4wLjcuMSJ9}</w:instrText>
          </w:r>
          <w:r>
            <w:fldChar w:fldCharType="separate"/>
          </w:r>
          <w:r>
            <w:t>[21]</w:t>
          </w:r>
          <w:r>
            <w:fldChar w:fldCharType="end"/>
          </w:r>
        </w:sdtContent>
      </w:sdt>
    </w:p>
    <w:p w14:paraId="067B1678" w14:textId="6B91F1E9" w:rsidR="00057601" w:rsidRDefault="00DE074A" w:rsidP="00057601">
      <w:pPr>
        <w:keepNext/>
      </w:pPr>
      <w:r>
        <w:rPr>
          <w:noProof/>
        </w:rPr>
        <w:lastRenderedPageBreak/>
        <w:drawing>
          <wp:inline distT="0" distB="0" distL="0" distR="0" wp14:anchorId="1BDF8B1E" wp14:editId="7EDDDF5E">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0260C957" w14:textId="7D5D4EE5" w:rsidR="00DE074A" w:rsidRDefault="00057601" w:rsidP="00057601">
      <w:pPr>
        <w:pStyle w:val="Caption"/>
      </w:pPr>
      <w:r>
        <w:t xml:space="preserve">Fig. </w:t>
      </w:r>
      <w:r w:rsidR="0092654B">
        <w:fldChar w:fldCharType="begin"/>
      </w:r>
      <w:r w:rsidR="0092654B">
        <w:instrText xml:space="preserve"> SEQ Fig. \* ARABIC </w:instrText>
      </w:r>
      <w:r w:rsidR="0092654B">
        <w:fldChar w:fldCharType="separate"/>
      </w:r>
      <w:r w:rsidR="00763A70">
        <w:rPr>
          <w:noProof/>
        </w:rPr>
        <w:t>7</w:t>
      </w:r>
      <w:r w:rsidR="0092654B">
        <w:rPr>
          <w:noProof/>
        </w:rPr>
        <w:fldChar w:fldCharType="end"/>
      </w:r>
      <w:r>
        <w:t xml:space="preserve"> </w:t>
      </w:r>
      <w:r w:rsidRPr="00043D48">
        <w:t>Cutaway view of a stator slot showing the arrangement of insulation materials and components, including the steel wedge, creepage block, turn-to-turn insulation strips, 'L' shaped slot liner, and subslot insulation.</w:t>
      </w:r>
      <w:r w:rsidR="00C37BD8">
        <w:t xml:space="preserve"> </w:t>
      </w:r>
      <w:sdt>
        <w:sdtPr>
          <w:alias w:val="To edit, see citavi.com/edit"/>
          <w:tag w:val="CitaviPlaceholder#0ac4f4e8-83a3-49bd-b61d-69a0e504dd44"/>
          <w:id w:val="1299581042"/>
          <w:placeholder>
            <w:docPart w:val="DefaultPlaceholder_-1854013440"/>
          </w:placeholder>
        </w:sdtPr>
        <w:sdtContent>
          <w:r w:rsidR="00C37BD8">
            <w:fldChar w:fldCharType="begin"/>
          </w:r>
          <w:r w:rsidR="00C37B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BiMjBjLWQwMmEtNGU3Ny04NTIyLWQxYjM2MGRhODIzM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GFjNGY0ZTgtODNhMy00OWJkLWI2MWQtNjlhMGU1MDRkZDQ0IiwiVGV4dCI6IlsyMV0iLCJXQUlWZXJzaW9uIjoiNy4wLjcuMSJ9}</w:instrText>
          </w:r>
          <w:r w:rsidR="00C37BD8">
            <w:fldChar w:fldCharType="separate"/>
          </w:r>
          <w:r w:rsidR="00C37BD8">
            <w:t>[21]</w:t>
          </w:r>
          <w:r w:rsidR="00C37BD8">
            <w:fldChar w:fldCharType="end"/>
          </w:r>
        </w:sdtContent>
      </w:sdt>
    </w:p>
    <w:p w14:paraId="543D2CC9" w14:textId="2398F8D6" w:rsidR="00EF689E" w:rsidRDefault="0093647B" w:rsidP="00EF689E">
      <w:pPr>
        <w:pStyle w:val="Heading2"/>
      </w:pPr>
      <w:bookmarkStart w:id="19" w:name="_Toc203557582"/>
      <w:r>
        <w:t xml:space="preserve">Robotic </w:t>
      </w:r>
      <w:r w:rsidR="003B450C">
        <w:t>Systems</w:t>
      </w:r>
      <w:r>
        <w:t xml:space="preserve"> for Insertion Tasks</w:t>
      </w:r>
      <w:bookmarkEnd w:id="19"/>
    </w:p>
    <w:p w14:paraId="21881725" w14:textId="42D6294C"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4A515F0E" w14:textId="40960300" w:rsidR="0093647B" w:rsidRDefault="00ED7C0F" w:rsidP="0093647B">
      <w:pPr>
        <w:pStyle w:val="Heading3"/>
        <w:rPr>
          <w:lang w:val="en-IN"/>
        </w:rPr>
      </w:pPr>
      <w:bookmarkStart w:id="20" w:name="_Toc203557583"/>
      <w:r>
        <w:rPr>
          <w:lang w:val="en-IN"/>
        </w:rPr>
        <w:t>Suitable</w:t>
      </w:r>
      <w:r w:rsidR="0093647B">
        <w:rPr>
          <w:lang w:val="en-IN"/>
        </w:rPr>
        <w:t xml:space="preserve"> Robot Types</w:t>
      </w:r>
      <w:bookmarkEnd w:id="20"/>
    </w:p>
    <w:p w14:paraId="7A9F7DD9" w14:textId="6B37DEAD"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 xml:space="preserve">in a wide range of sizes, linear speeds, and payload capacities to suit diverse industrial needs. While their control systems are typically optimized for standard industrial operations, these configurations often lack the </w:t>
      </w:r>
      <w:r w:rsidR="00754425" w:rsidRPr="00754425">
        <w:lastRenderedPageBreak/>
        <w:t>flexibility required for advanced research applications</w:t>
      </w:r>
      <w:r w:rsidR="004F4F1C">
        <w:t xml:space="preserve">. Cartesian robots, also known as gantry robots, move linearly along three perpendicular </w:t>
      </w:r>
      <w:r>
        <w:t>X, Y and Z axes</w:t>
      </w:r>
      <w:r w:rsidR="004F4F1C">
        <w:t xml:space="preserve">,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w:t>
      </w:r>
      <w:r w:rsidR="00581DF7">
        <w:rPr>
          <w:noProof/>
        </w:rPr>
        <mc:AlternateContent>
          <mc:Choice Requires="wpg">
            <w:drawing>
              <wp:anchor distT="0" distB="0" distL="114300" distR="114300" simplePos="0" relativeHeight="251700736" behindDoc="0" locked="0" layoutInCell="1" allowOverlap="1" wp14:anchorId="21C2DF9E" wp14:editId="6FCD7760">
                <wp:simplePos x="0" y="0"/>
                <wp:positionH relativeFrom="margin">
                  <wp:align>center</wp:align>
                </wp:positionH>
                <wp:positionV relativeFrom="paragraph">
                  <wp:posOffset>1479666</wp:posOffset>
                </wp:positionV>
                <wp:extent cx="5616575" cy="3934460"/>
                <wp:effectExtent l="0" t="0" r="3175" b="8890"/>
                <wp:wrapTopAndBottom/>
                <wp:docPr id="1270474845" name="Group 19"/>
                <wp:cNvGraphicFramePr/>
                <a:graphic xmlns:a="http://schemas.openxmlformats.org/drawingml/2006/main">
                  <a:graphicData uri="http://schemas.microsoft.com/office/word/2010/wordprocessingGroup">
                    <wpg:wgp>
                      <wpg:cNvGrpSpPr/>
                      <wpg:grpSpPr>
                        <a:xfrm>
                          <a:off x="0" y="0"/>
                          <a:ext cx="5616575" cy="3934460"/>
                          <a:chOff x="0" y="0"/>
                          <a:chExt cx="5616575" cy="4157337"/>
                        </a:xfrm>
                      </wpg:grpSpPr>
                      <wpg:grpSp>
                        <wpg:cNvPr id="1403506325" name="Group 18"/>
                        <wpg:cNvGrpSpPr/>
                        <wpg:grpSpPr>
                          <a:xfrm>
                            <a:off x="0" y="0"/>
                            <a:ext cx="5616575" cy="3484245"/>
                            <a:chOff x="0" y="0"/>
                            <a:chExt cx="5616633" cy="3874770"/>
                          </a:xfrm>
                        </wpg:grpSpPr>
                        <wpg:grpSp>
                          <wpg:cNvPr id="253380919" name="Group 14"/>
                          <wpg:cNvGrpSpPr/>
                          <wpg:grpSpPr>
                            <a:xfrm>
                              <a:off x="0" y="0"/>
                              <a:ext cx="2499360" cy="1887407"/>
                              <a:chOff x="0" y="0"/>
                              <a:chExt cx="2499360" cy="1946466"/>
                            </a:xfrm>
                          </wpg:grpSpPr>
                          <pic:pic xmlns:pic="http://schemas.openxmlformats.org/drawingml/2006/picture">
                            <pic:nvPicPr>
                              <pic:cNvPr id="1975817634" name="Picture 10" descr="A yellow and black machine&#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854543732"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69AC7F6F" w:rsidR="00C37BD8" w:rsidRPr="00C37BD8" w:rsidRDefault="00C37BD8">
                                  <w:pPr>
                                    <w:rPr>
                                      <w:sz w:val="22"/>
                                      <w:szCs w:val="22"/>
                                      <w:lang w:val="en-US"/>
                                    </w:rPr>
                                  </w:pPr>
                                  <w:r w:rsidRPr="00C37BD8">
                                    <w:rPr>
                                      <w:sz w:val="22"/>
                                      <w:szCs w:val="22"/>
                                      <w:lang w:val="en-US"/>
                                    </w:rPr>
                                    <w:t>Fig.8 (a) SCARA Robot</w:t>
                                  </w:r>
                                </w:p>
                              </w:txbxContent>
                            </wps:txbx>
                            <wps:bodyPr rot="0" vert="horz" wrap="square" lIns="91440" tIns="45720" rIns="91440" bIns="45720" anchor="t" anchorCtr="0">
                              <a:noAutofit/>
                            </wps:bodyPr>
                          </wps:wsp>
                        </wpg:grpSp>
                        <wpg:grpSp>
                          <wpg:cNvPr id="299970084" name="Group 15"/>
                          <wpg:cNvGrpSpPr/>
                          <wpg:grpSpPr>
                            <a:xfrm>
                              <a:off x="2957946" y="33958"/>
                              <a:ext cx="2562860" cy="1744677"/>
                              <a:chOff x="-68175" y="35039"/>
                              <a:chExt cx="2522220" cy="1800226"/>
                            </a:xfrm>
                          </wpg:grpSpPr>
                          <pic:pic xmlns:pic="http://schemas.openxmlformats.org/drawingml/2006/picture">
                            <pic:nvPicPr>
                              <pic:cNvPr id="851925125" name="Picture 12" descr="A robot arm holding a piece of wood&#10;&#10;AI-generated content may be incorrect."/>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1390260285" name="Text Box 2"/>
                            <wps:cNvSpPr txBox="1">
                              <a:spLocks noChangeArrowheads="1"/>
                            </wps:cNvSpPr>
                            <wps:spPr bwMode="auto">
                              <a:xfrm>
                                <a:off x="0" y="1510145"/>
                                <a:ext cx="2283460" cy="325120"/>
                              </a:xfrm>
                              <a:prstGeom prst="rect">
                                <a:avLst/>
                              </a:prstGeom>
                              <a:solidFill>
                                <a:srgbClr val="FFFFFF"/>
                              </a:solidFill>
                              <a:ln w="9525">
                                <a:solidFill>
                                  <a:schemeClr val="bg1"/>
                                </a:solidFill>
                                <a:miter lim="800000"/>
                                <a:headEnd/>
                                <a:tailEnd/>
                              </a:ln>
                            </wps:spPr>
                            <wps:txb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wps:txbx>
                            <wps:bodyPr rot="0" vert="horz" wrap="square" lIns="91440" tIns="45720" rIns="91440" bIns="45720" anchor="t" anchorCtr="0">
                              <a:noAutofit/>
                            </wps:bodyPr>
                          </wps:wsp>
                        </wpg:grpSp>
                        <wpg:grpSp>
                          <wpg:cNvPr id="196275331" name="Group 16"/>
                          <wpg:cNvGrpSpPr/>
                          <wpg:grpSpPr>
                            <a:xfrm>
                              <a:off x="0" y="1887408"/>
                              <a:ext cx="2660015" cy="1970505"/>
                              <a:chOff x="0" y="93263"/>
                              <a:chExt cx="2773680" cy="1970891"/>
                            </a:xfrm>
                          </wpg:grpSpPr>
                          <pic:pic xmlns:pic="http://schemas.openxmlformats.org/drawingml/2006/picture">
                            <pic:nvPicPr>
                              <pic:cNvPr id="2021651503" name="Picture 11" descr="A drawing of a mechanical device&#10;&#10;AI-generated content may be incorrect."/>
                              <pic:cNvPicPr>
                                <a:picLocks noChangeAspect="1"/>
                              </pic:cNvPicPr>
                            </pic:nvPicPr>
                            <pic:blipFill rotWithShape="1">
                              <a:blip r:embed="rId25">
                                <a:extLst>
                                  <a:ext uri="{28A0092B-C50C-407E-A947-70E740481C1C}">
                                    <a14:useLocalDpi xmlns:a14="http://schemas.microsoft.com/office/drawing/2010/main" val="0"/>
                                  </a:ext>
                                </a:extLst>
                              </a:blip>
                              <a:srcRect l="3792" t="1689"/>
                              <a:stretch>
                                <a:fillRect/>
                              </a:stretch>
                            </pic:blipFill>
                            <pic:spPr bwMode="auto">
                              <a:xfrm>
                                <a:off x="0" y="93263"/>
                                <a:ext cx="2773680" cy="1689341"/>
                              </a:xfrm>
                              <a:prstGeom prst="rect">
                                <a:avLst/>
                              </a:prstGeom>
                              <a:ln>
                                <a:noFill/>
                              </a:ln>
                              <a:extLst>
                                <a:ext uri="{53640926-AAD7-44D8-BBD7-CCE9431645EC}">
                                  <a14:shadowObscured xmlns:a14="http://schemas.microsoft.com/office/drawing/2010/main"/>
                                </a:ext>
                              </a:extLst>
                            </pic:spPr>
                          </pic:pic>
                          <wps:wsp>
                            <wps:cNvPr id="2119460761" name="Text Box 2"/>
                            <wps:cNvSpPr txBox="1">
                              <a:spLocks noChangeArrowheads="1"/>
                            </wps:cNvSpPr>
                            <wps:spPr bwMode="auto">
                              <a:xfrm>
                                <a:off x="96982" y="1704109"/>
                                <a:ext cx="2283460" cy="360045"/>
                              </a:xfrm>
                              <a:prstGeom prst="rect">
                                <a:avLst/>
                              </a:prstGeom>
                              <a:solidFill>
                                <a:srgbClr val="FFFFFF"/>
                              </a:solidFill>
                              <a:ln w="9525">
                                <a:noFill/>
                                <a:miter lim="800000"/>
                                <a:headEnd/>
                                <a:tailEnd/>
                              </a:ln>
                            </wps:spPr>
                            <wps:txb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wps:txbx>
                            <wps:bodyPr rot="0" vert="horz" wrap="square" lIns="91440" tIns="45720" rIns="91440" bIns="45720" anchor="t" anchorCtr="0">
                              <a:noAutofit/>
                            </wps:bodyPr>
                          </wps:wsp>
                        </wpg:grpSp>
                        <wpg:grpSp>
                          <wpg:cNvPr id="242884170" name="Group 17"/>
                          <wpg:cNvGrpSpPr/>
                          <wpg:grpSpPr>
                            <a:xfrm>
                              <a:off x="3117273" y="1911927"/>
                              <a:ext cx="2499360" cy="1962843"/>
                              <a:chOff x="0" y="0"/>
                              <a:chExt cx="2499360" cy="1962843"/>
                            </a:xfrm>
                          </wpg:grpSpPr>
                          <pic:pic xmlns:pic="http://schemas.openxmlformats.org/drawingml/2006/picture">
                            <pic:nvPicPr>
                              <pic:cNvPr id="1640374502" name="Picture 13" descr="A diagram of a robot structure&#10;&#10;AI-generated content may be incorrect."/>
                              <pic:cNvPicPr>
                                <a:picLocks noChangeAspect="1"/>
                              </pic:cNvPicPr>
                            </pic:nvPicPr>
                            <pic:blipFill rotWithShape="1">
                              <a:blip r:embed="rId26">
                                <a:extLst>
                                  <a:ext uri="{28A0092B-C50C-407E-A947-70E740481C1C}">
                                    <a14:useLocalDpi xmlns:a14="http://schemas.microsoft.com/office/drawing/2010/main" val="0"/>
                                  </a:ext>
                                </a:extLst>
                              </a:blip>
                              <a:srcRect b="15037"/>
                              <a:stretch>
                                <a:fillRect/>
                              </a:stretch>
                            </pic:blipFill>
                            <pic:spPr bwMode="auto">
                              <a:xfrm>
                                <a:off x="0" y="0"/>
                                <a:ext cx="2499360" cy="1586230"/>
                              </a:xfrm>
                              <a:prstGeom prst="rect">
                                <a:avLst/>
                              </a:prstGeom>
                              <a:ln>
                                <a:noFill/>
                              </a:ln>
                              <a:extLst>
                                <a:ext uri="{53640926-AAD7-44D8-BBD7-CCE9431645EC}">
                                  <a14:shadowObscured xmlns:a14="http://schemas.microsoft.com/office/drawing/2010/main"/>
                                </a:ext>
                              </a:extLst>
                            </pic:spPr>
                          </pic:pic>
                          <wps:wsp>
                            <wps:cNvPr id="1157509786" name="Text Box 2"/>
                            <wps:cNvSpPr txBox="1">
                              <a:spLocks noChangeArrowheads="1"/>
                            </wps:cNvSpPr>
                            <wps:spPr bwMode="auto">
                              <a:xfrm>
                                <a:off x="20782" y="1593273"/>
                                <a:ext cx="2302510" cy="369570"/>
                              </a:xfrm>
                              <a:prstGeom prst="rect">
                                <a:avLst/>
                              </a:prstGeom>
                              <a:solidFill>
                                <a:srgbClr val="FFFFFF"/>
                              </a:solidFill>
                              <a:ln w="9525">
                                <a:noFill/>
                                <a:miter lim="800000"/>
                                <a:headEnd/>
                                <a:tailEnd/>
                              </a:ln>
                            </wps:spPr>
                            <wps:txbx>
                              <w:txbxContent>
                                <w:p w14:paraId="16A2DDC3" w14:textId="236BED25" w:rsidR="00C37BD8" w:rsidRPr="00C37BD8" w:rsidRDefault="00C37BD8">
                                  <w:pPr>
                                    <w:rPr>
                                      <w:sz w:val="22"/>
                                      <w:szCs w:val="22"/>
                                      <w:lang w:val="en-US"/>
                                    </w:rPr>
                                  </w:pPr>
                                  <w:r w:rsidRPr="00C37BD8">
                                    <w:rPr>
                                      <w:sz w:val="22"/>
                                      <w:szCs w:val="22"/>
                                      <w:lang w:val="en-US"/>
                                    </w:rPr>
                                    <w:t>Fig 8 (d) Delta Robot</w:t>
                                  </w:r>
                                </w:p>
                              </w:txbxContent>
                            </wps:txbx>
                            <wps:bodyPr rot="0" vert="horz" wrap="square" lIns="91440" tIns="45720" rIns="91440" bIns="45720" anchor="t" anchorCtr="0">
                              <a:noAutofit/>
                            </wps:bodyPr>
                          </wps:wsp>
                        </wpg:grpSp>
                      </wpg:grpSp>
                      <wps:wsp>
                        <wps:cNvPr id="1449760851" name="Text Box 1"/>
                        <wps:cNvSpPr txBox="1"/>
                        <wps:spPr>
                          <a:xfrm>
                            <a:off x="0" y="3442853"/>
                            <a:ext cx="5616575" cy="714484"/>
                          </a:xfrm>
                          <a:prstGeom prst="rect">
                            <a:avLst/>
                          </a:prstGeom>
                          <a:solidFill>
                            <a:prstClr val="white"/>
                          </a:solidFill>
                          <a:ln>
                            <a:noFill/>
                          </a:ln>
                        </wps:spPr>
                        <wps:txbx>
                          <w:txbxContent>
                            <w:p w14:paraId="0A47DB33" w14:textId="5C59B581"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00763A70">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C2DF9E" id="Group 19" o:spid="_x0000_s1034" style="position:absolute;left:0;text-align:left;margin-left:0;margin-top:116.5pt;width:442.25pt;height:309.8pt;z-index:251700736;mso-position-horizontal:center;mso-position-horizontal-relative:margin;mso-height-relative:margin" coordsize="56165,41573"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">
                <v:group id="Group 18" o:spid="_x0000_s1035" style="position:absolute;width:56165;height:34842" coordsize="56166,38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">
                  <v:group id="Group 14" o:spid="_x0000_s1036"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">
                    <v:shape id="Picture 10" o:spid="_x0000_s1037"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">
                      <v:imagedata r:id="rId27" o:title="A yellow and black machine&#10;&#10;AI-generated content may be incorrect"/>
                    </v:shape>
                    <v:shape id="Text Box 2" o:spid="_x0000_s1038"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" strokecolor="white [3212]">
                      <v:textbox>
                        <w:txbxContent>
                          <w:p w14:paraId="626EBAE4" w14:textId="69AC7F6F" w:rsidR="00C37BD8" w:rsidRPr="00C37BD8" w:rsidRDefault="00C37BD8">
                            <w:pPr>
                              <w:rPr>
                                <w:sz w:val="22"/>
                                <w:szCs w:val="22"/>
                                <w:lang w:val="en-US"/>
                              </w:rPr>
                            </w:pPr>
                            <w:r w:rsidRPr="00C37BD8">
                              <w:rPr>
                                <w:sz w:val="22"/>
                                <w:szCs w:val="22"/>
                                <w:lang w:val="en-US"/>
                              </w:rPr>
                              <w:t>Fig.8 (a) SCARA Robot</w:t>
                            </w:r>
                          </w:p>
                        </w:txbxContent>
                      </v:textbox>
                    </v:shape>
                  </v:group>
                  <v:group id="Group 15" o:spid="_x0000_s1039" style="position:absolute;left:29579;top:339;width:25629;height:17447" coordorigin="-681,350" coordsize="25222,18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">
                    <v:shape id="Picture 12" o:spid="_x0000_s1040"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">
                      <v:imagedata r:id="rId28" o:title="A robot arm holding a piece of wood&#10;&#10;AI-generated content may be incorrect"/>
                    </v:shape>
                    <v:shape id="Text Box 2" o:spid="_x0000_s1041" type="#_x0000_t202" style="position:absolute;top:15101;width:2283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" strokecolor="white [3212]">
                      <v:textbo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v:textbox>
                    </v:shape>
                  </v:group>
                  <v:group id="Group 16" o:spid="_x0000_s1042" style="position:absolute;top:18874;width:26600;height:19705" coordorigin=",932" coordsize="27736,1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">
                    <v:shape id="Picture 11" o:spid="_x0000_s1043" type="#_x0000_t75" alt="A drawing of a mechanical device&#10;&#10;AI-generated content may be incorrect." style="position:absolute;top:932;width:27736;height:16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">
                      <v:imagedata r:id="rId29" o:title="A drawing of a mechanical device&#10;&#10;AI-generated content may be incorrect" croptop="1107f" cropleft="2485f"/>
                    </v:shape>
                    <v:shape id="Text Box 2" o:spid="_x0000_s1044" type="#_x0000_t202" style="position:absolute;left:969;top:17041;width:228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" stroked="f">
                      <v:textbo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v:textbox>
                    </v:shape>
                  </v:group>
                  <v:group id="Group 17" o:spid="_x0000_s1045" style="position:absolute;left:31172;top:19119;width:24994;height:19628" coordsize="24993,1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">
                    <v:shape id="Picture 13" o:spid="_x0000_s1046" type="#_x0000_t75" alt="A diagram of a robot structure&#10;&#10;AI-generated content may be incorrect." style="position:absolute;width:2499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">
                      <v:imagedata r:id="rId30" o:title="A diagram of a robot structure&#10;&#10;AI-generated content may be incorrect" cropbottom="9855f"/>
                    </v:shape>
                    <v:shape id="Text Box 2" o:spid="_x0000_s1047" type="#_x0000_t202" style="position:absolute;left:207;top:15932;width:2302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" stroked="f">
                      <v:textbox>
                        <w:txbxContent>
                          <w:p w14:paraId="16A2DDC3" w14:textId="236BED25" w:rsidR="00C37BD8" w:rsidRPr="00C37BD8" w:rsidRDefault="00C37BD8">
                            <w:pPr>
                              <w:rPr>
                                <w:sz w:val="22"/>
                                <w:szCs w:val="22"/>
                                <w:lang w:val="en-US"/>
                              </w:rPr>
                            </w:pPr>
                            <w:r w:rsidRPr="00C37BD8">
                              <w:rPr>
                                <w:sz w:val="22"/>
                                <w:szCs w:val="22"/>
                                <w:lang w:val="en-US"/>
                              </w:rPr>
                              <w:t>Fig 8 (d) Delta Robot</w:t>
                            </w:r>
                          </w:p>
                        </w:txbxContent>
                      </v:textbox>
                    </v:shape>
                  </v:group>
                </v:group>
                <v:shape id="_x0000_s1048" type="#_x0000_t202" style="position:absolute;top:34428;width:56165;height: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" stroked="f">
                  <v:textbox inset="0,0,0,0">
                    <w:txbxContent>
                      <w:p w14:paraId="0A47DB33" w14:textId="5C59B581"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00763A70">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v:textbox>
                </v:shape>
                <w10:wrap type="topAndBottom" anchorx="margin"/>
              </v:group>
            </w:pict>
          </mc:Fallback>
        </mc:AlternateContent>
      </w:r>
      <w:r w:rsidR="004F4F1C">
        <w:t>tasks</w:t>
      </w:r>
      <w:r w:rsidR="00C37BD8">
        <w:t xml:space="preserve">. Fig 8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ctMTZUMTA6NDI6NDk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hbmdlTGVuZ3RoIjo1LCJSZWZlcmVuY2VJZCI6ImY5YjA4YzQzLTM2YzktNDVjNC05MTcyLTYwNzVlYWU1ZjRi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aWVlZXhwbG9yZS5pZWVlLm9yZy9kb2N1bWVudC82OTkwOTU3LyIsIlVyaVN0cmluZyI6Imh0dHA6Ly9pZWVleHBsb3JlLmllZWUub3JnL2RvY3VtZW50LzY5OTA5NTc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}</w:instrText>
          </w:r>
          <w:r w:rsidR="00754425">
            <w:fldChar w:fldCharType="separate"/>
          </w:r>
          <w:r>
            <w:t>[22, 23]</w:t>
          </w:r>
          <w:r w:rsidR="00754425">
            <w:fldChar w:fldCharType="end"/>
          </w:r>
        </w:sdtContent>
      </w:sdt>
    </w:p>
    <w:p w14:paraId="14C5A865" w14:textId="581EA04C" w:rsidR="00823AF3" w:rsidRDefault="00823AF3" w:rsidP="004F4F1C">
      <w:r w:rsidRPr="00823AF3">
        <w:t xml:space="preserve">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w:t>
      </w:r>
      <w:r w:rsidRPr="00823AF3">
        <w:lastRenderedPageBreak/>
        <w:t>overall productivity. By integrating the UR10e cobot, the project benefits from increased efficiency, enhanced safety, and the ability to quickly adapt to changing manufacturing demands.</w:t>
      </w:r>
    </w:p>
    <w:p w14:paraId="7539A2F6" w14:textId="48264CA1" w:rsidR="0093647B" w:rsidRDefault="0093647B" w:rsidP="0093647B">
      <w:pPr>
        <w:pStyle w:val="Heading3"/>
        <w:rPr>
          <w:lang w:val="en-IN"/>
        </w:rPr>
      </w:pPr>
      <w:bookmarkStart w:id="21" w:name="_Toc203557584"/>
      <w:r>
        <w:rPr>
          <w:lang w:val="en-IN"/>
        </w:rPr>
        <w:t>Kinematics and Motion Control Principles</w:t>
      </w:r>
      <w:bookmarkEnd w:id="21"/>
    </w:p>
    <w:p w14:paraId="27CFCFDD" w14:textId="5E99C9C2" w:rsidR="006A7502" w:rsidRDefault="006A7502" w:rsidP="006A7502">
      <w:r w:rsidRPr="006A7502">
        <w:t>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RdIn1dfSwiVGFnIjoiQ2l0YXZpUGxhY2Vob2xkZXIjMTVjNzJhZmYtNzI5My00YzQ5LWFiZjAtMDYxOGMzNGNkOTI4IiwiVGV4dCI6IlsyNF0iLCJXQUlWZXJzaW9uIjoiNy4wLjcuMSJ9}</w:instrText>
          </w:r>
          <w:r w:rsidR="0092425D">
            <w:fldChar w:fldCharType="separate"/>
          </w:r>
          <w:r w:rsidR="0092425D">
            <w:t>[24]</w:t>
          </w:r>
          <w:r w:rsidR="0092425D">
            <w:fldChar w:fldCharType="end"/>
          </w:r>
        </w:sdtContent>
      </w:sdt>
    </w:p>
    <w:p w14:paraId="218C607C" w14:textId="194FBFD8" w:rsidR="00347F58" w:rsidRDefault="00581DF7" w:rsidP="006A7502">
      <w:r>
        <w:rPr>
          <w:noProof/>
        </w:rPr>
        <mc:AlternateContent>
          <mc:Choice Requires="wpg">
            <w:drawing>
              <wp:anchor distT="0" distB="0" distL="114300" distR="114300" simplePos="0" relativeHeight="251704832" behindDoc="0" locked="0" layoutInCell="1" allowOverlap="1" wp14:anchorId="206524FE" wp14:editId="38698FB1">
                <wp:simplePos x="0" y="0"/>
                <wp:positionH relativeFrom="column">
                  <wp:posOffset>1384127</wp:posOffset>
                </wp:positionH>
                <wp:positionV relativeFrom="paragraph">
                  <wp:posOffset>1026621</wp:posOffset>
                </wp:positionV>
                <wp:extent cx="2836545" cy="4992370"/>
                <wp:effectExtent l="0" t="0" r="1905" b="0"/>
                <wp:wrapTopAndBottom/>
                <wp:docPr id="1701818089" name="Group 19"/>
                <wp:cNvGraphicFramePr/>
                <a:graphic xmlns:a="http://schemas.openxmlformats.org/drawingml/2006/main">
                  <a:graphicData uri="http://schemas.microsoft.com/office/word/2010/wordprocessingGroup">
                    <wpg:wgp>
                      <wpg:cNvGrpSpPr/>
                      <wpg:grpSpPr>
                        <a:xfrm>
                          <a:off x="0" y="0"/>
                          <a:ext cx="2836545" cy="4992370"/>
                          <a:chOff x="0" y="0"/>
                          <a:chExt cx="2836545" cy="4992370"/>
                        </a:xfrm>
                      </wpg:grpSpPr>
                      <pic:pic xmlns:pic="http://schemas.openxmlformats.org/drawingml/2006/picture">
                        <pic:nvPicPr>
                          <pic:cNvPr id="888520317" name="Picture 18" descr="A diagram of a link and a link&#10;&#10;AI-generated content may be incorrect."/>
                          <pic:cNvPicPr>
                            <a:picLocks noChangeAspect="1"/>
                          </pic:cNvPicPr>
                        </pic:nvPicPr>
                        <pic:blipFill rotWithShape="1">
                          <a:blip r:embed="rId31">
                            <a:extLst>
                              <a:ext uri="{28A0092B-C50C-407E-A947-70E740481C1C}">
                                <a14:useLocalDpi xmlns:a14="http://schemas.microsoft.com/office/drawing/2010/main" val="0"/>
                              </a:ext>
                            </a:extLst>
                          </a:blip>
                          <a:srcRect t="5168"/>
                          <a:stretch>
                            <a:fillRect/>
                          </a:stretch>
                        </pic:blipFill>
                        <pic:spPr bwMode="auto">
                          <a:xfrm>
                            <a:off x="0" y="0"/>
                            <a:ext cx="2836545" cy="4128135"/>
                          </a:xfrm>
                          <a:prstGeom prst="rect">
                            <a:avLst/>
                          </a:prstGeom>
                          <a:ln>
                            <a:noFill/>
                          </a:ln>
                          <a:extLst>
                            <a:ext uri="{53640926-AAD7-44D8-BBD7-CCE9431645EC}">
                              <a14:shadowObscured xmlns:a14="http://schemas.microsoft.com/office/drawing/2010/main"/>
                            </a:ext>
                          </a:extLst>
                        </pic:spPr>
                      </pic:pic>
                      <wps:wsp>
                        <wps:cNvPr id="1916929003" name="Text Box 1"/>
                        <wps:cNvSpPr txBox="1"/>
                        <wps:spPr>
                          <a:xfrm>
                            <a:off x="0" y="4191000"/>
                            <a:ext cx="2836545" cy="801370"/>
                          </a:xfrm>
                          <a:prstGeom prst="rect">
                            <a:avLst/>
                          </a:prstGeom>
                          <a:solidFill>
                            <a:prstClr val="white"/>
                          </a:solidFill>
                          <a:ln>
                            <a:noFill/>
                          </a:ln>
                        </wps:spPr>
                        <wps:txbx>
                          <w:txbxContent>
                            <w:p w14:paraId="44404C4B" w14:textId="03A940B8" w:rsidR="0092654B" w:rsidRPr="00902A1F" w:rsidRDefault="0092654B" w:rsidP="0092654B">
                              <w:pPr>
                                <w:pStyle w:val="Caption"/>
                                <w:rPr>
                                  <w:noProof/>
                                </w:rPr>
                              </w:pPr>
                              <w:r>
                                <w:t xml:space="preserve">Fig. </w:t>
                              </w:r>
                              <w:r>
                                <w:fldChar w:fldCharType="begin"/>
                              </w:r>
                              <w:r>
                                <w:instrText xml:space="preserve"> SEQ Fig. \* ARABIC </w:instrText>
                              </w:r>
                              <w:r>
                                <w:fldChar w:fldCharType="separate"/>
                              </w:r>
                              <w:r w:rsidR="00763A70">
                                <w:rPr>
                                  <w:noProof/>
                                </w:rPr>
                                <w:t>9</w:t>
                              </w:r>
                              <w:r>
                                <w:rPr>
                                  <w:noProof/>
                                </w:rPr>
                                <w:fldChar w:fldCharType="end"/>
                              </w:r>
                              <w:r>
                                <w:t xml:space="preserve"> DH parameter calculation in</w:t>
                              </w:r>
                              <w:r w:rsidR="00C74C99">
                                <w:t xml:space="preserve"> a</w:t>
                              </w:r>
                              <w:r>
                                <w:t xml:space="preserve"> Universal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6524FE" id="_x0000_s1049" style="position:absolute;left:0;text-align:left;margin-left:109pt;margin-top:80.85pt;width:223.35pt;height:393.1pt;z-index:251704832" coordsize="28365,49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">
                <v:shape id="Picture 18" o:spid="_x0000_s1050" type="#_x0000_t75" alt="A diagram of a link and a link&#10;&#10;AI-generated content may be incorrect." style="position:absolute;width:28365;height:41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">
                  <v:imagedata r:id="rId32" o:title="A diagram of a link and a link&#10;&#10;AI-generated content may be incorrect" croptop="3387f"/>
                </v:shape>
                <v:shape id="_x0000_s1051" type="#_x0000_t202" style="position:absolute;top:41910;width:28365;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" stroked="f">
                  <v:textbox style="mso-fit-shape-to-text:t" inset="0,0,0,0">
                    <w:txbxContent>
                      <w:p w14:paraId="44404C4B" w14:textId="03A940B8" w:rsidR="0092654B" w:rsidRPr="00902A1F" w:rsidRDefault="0092654B" w:rsidP="0092654B">
                        <w:pPr>
                          <w:pStyle w:val="Caption"/>
                          <w:rPr>
                            <w:noProof/>
                          </w:rPr>
                        </w:pPr>
                        <w:r>
                          <w:t xml:space="preserve">Fig. </w:t>
                        </w:r>
                        <w:r>
                          <w:fldChar w:fldCharType="begin"/>
                        </w:r>
                        <w:r>
                          <w:instrText xml:space="preserve"> SEQ Fig. \* ARABIC </w:instrText>
                        </w:r>
                        <w:r>
                          <w:fldChar w:fldCharType="separate"/>
                        </w:r>
                        <w:r w:rsidR="00763A70">
                          <w:rPr>
                            <w:noProof/>
                          </w:rPr>
                          <w:t>9</w:t>
                        </w:r>
                        <w:r>
                          <w:rPr>
                            <w:noProof/>
                          </w:rPr>
                          <w:fldChar w:fldCharType="end"/>
                        </w:r>
                        <w:r>
                          <w:t xml:space="preserve"> DH parameter calculation in</w:t>
                        </w:r>
                        <w:r w:rsidR="00C74C99">
                          <w:t xml:space="preserve"> a</w:t>
                        </w:r>
                        <w:r>
                          <w:t xml:space="preserve"> Universal Robot</w:t>
                        </w:r>
                      </w:p>
                    </w:txbxContent>
                  </v:textbox>
                </v:shape>
                <w10:wrap type="topAndBottom"/>
              </v:group>
            </w:pict>
          </mc:Fallback>
        </mc:AlternateContent>
      </w:r>
      <w:r w:rsidR="00347F58" w:rsidRPr="00347F58">
        <w:t xml:space="preserve">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w:t>
      </w:r>
      <w:r w:rsidR="00347F58" w:rsidRPr="00347F58">
        <w:lastRenderedPageBreak/>
        <w:t>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VdIn1dfSwiVGFnIjoiQ2l0YXZpUGxhY2Vob2xkZXIjZmE4MWViNmQtZjg4MC00NTUzLTlmYWMtY2FiZmZmN2U1NDA4IiwiVGV4dCI6IlsyNV0iLCJXQUlWZXJzaW9uIjoiNy4wLjcuMSJ9}</w:instrText>
          </w:r>
          <w:r w:rsidR="009543CE">
            <w:fldChar w:fldCharType="separate"/>
          </w:r>
          <w:r w:rsidR="009543CE">
            <w:t>[25]</w:t>
          </w:r>
          <w:r w:rsidR="009543CE">
            <w:fldChar w:fldCharType="end"/>
          </w:r>
        </w:sdtContent>
      </w:sdt>
      <w:r w:rsidR="0092654B">
        <w:t>. The calculation of DH parameters in a UR robot is illustrated in Fig 9</w:t>
      </w:r>
    </w:p>
    <w:p w14:paraId="4DA5CDAE" w14:textId="1075FBF6"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iYWU1YjFlYi00NmQ3LTQ3YzUtYjI3Zi0xMWFkZjk3YzFmNTciLCJUZXh0IjoiWzI2XSIsIldBSVZlcnNpb24iOiI3LjAuNy4xIn0=}</w:instrText>
          </w:r>
          <w:r w:rsidR="00C74C99">
            <w:fldChar w:fldCharType="separate"/>
          </w:r>
          <w:r w:rsidR="00C74C99">
            <w:t>[26]</w:t>
          </w:r>
          <w:r w:rsidR="00C74C99">
            <w:fldChar w:fldCharType="end"/>
          </w:r>
        </w:sdtContent>
      </w:sdt>
    </w:p>
    <w:p w14:paraId="7D21979A" w14:textId="5AB85C01" w:rsidR="00C74C99" w:rsidRDefault="00C74C99" w:rsidP="00C74C99">
      <w:pPr>
        <w:pStyle w:val="Heading3"/>
        <w:rPr>
          <w:lang w:val="en-IN"/>
        </w:rPr>
      </w:pPr>
      <w:bookmarkStart w:id="22" w:name="_Toc203557585"/>
      <w:r>
        <w:rPr>
          <w:lang w:val="en-IN"/>
        </w:rPr>
        <w:t>End Effector Requirements</w:t>
      </w:r>
      <w:bookmarkEnd w:id="22"/>
    </w:p>
    <w:p w14:paraId="0752A928" w14:textId="659E4A09"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E114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3LTI0VDE5OjUzOjU0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IsIkNyZWF0ZWRPbiI6IjIwMjUtMDctMTZUMDk6MTk6MjgiLCJNb2RpZmllZEJ5IjoiX0FsZW4iLCJJZCI6ImY0YzkyYzk1LWQ4OWUtNGQyMy05MGQxLWVlYzI1YjY4NWUxYiIsIk1vZGlmaWVkT24iOiIyMDI1LTA3LTE2VDA5OjE5OjI4IiwiUHJvamVjdCI6eyIkcmVmIjoiOCJ9fV0sIkNpdGF0aW9uS2V5VXBkYXRlVHlwZSI6MCwiQ29sbGFib3JhdG9ycyI6W10sIkRhdGUiOiIxLzEvMjAyNCIsIkRvaSI6IjEwLjEwMTYvai5wcm9jaXIuMjAyNC4xMC4xODU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}</w:instrText>
          </w:r>
          <w:r w:rsidR="00FA314A">
            <w:fldChar w:fldCharType="separate"/>
          </w:r>
          <w:r w:rsidR="00FA314A">
            <w:t>[27, 28]</w:t>
          </w:r>
          <w:r w:rsidR="00FA314A">
            <w:fldChar w:fldCharType="end"/>
          </w:r>
        </w:sdtContent>
      </w:sdt>
    </w:p>
    <w:p w14:paraId="2A368E6A" w14:textId="3A59BB7C" w:rsidR="008214EF" w:rsidRPr="008214EF" w:rsidRDefault="00DF5557" w:rsidP="00581DF7">
      <w:pPr>
        <w:pStyle w:val="Heading2"/>
        <w:rPr>
          <w:lang w:val="en-IN"/>
        </w:rPr>
      </w:pPr>
      <w:bookmarkStart w:id="23" w:name="_Toc203557586"/>
      <w:r>
        <w:rPr>
          <w:lang w:val="en-IN"/>
        </w:rPr>
        <w:t>Sensors and Actuators in Robotic Insertion Tasks</w:t>
      </w:r>
      <w:bookmarkEnd w:id="23"/>
    </w:p>
    <w:p w14:paraId="7ACAFF70" w14:textId="7E63726F"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t>
      </w:r>
      <w:r w:rsidRPr="00EF689E">
        <w:rPr>
          <w:lang w:val="en-IN"/>
        </w:rPr>
        <w:lastRenderedPageBreak/>
        <w:t>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32F28C20" w:rsidR="0093647B" w:rsidRDefault="0093647B" w:rsidP="0093647B">
      <w:pPr>
        <w:pStyle w:val="Heading3"/>
        <w:rPr>
          <w:lang w:val="en-IN"/>
        </w:rPr>
      </w:pPr>
      <w:bookmarkStart w:id="24" w:name="_Toc203557588"/>
      <w:r>
        <w:rPr>
          <w:lang w:val="en-IN"/>
        </w:rPr>
        <w:t>Electric Grippers for Precision Handling</w:t>
      </w:r>
      <w:bookmarkEnd w:id="24"/>
    </w:p>
    <w:p w14:paraId="69A7B137" w14:textId="446CD428" w:rsidR="00763A70" w:rsidRDefault="000730C1" w:rsidP="008214EF">
      <w:pPr>
        <w:rPr>
          <w:lang w:val="en-IN"/>
        </w:rPr>
      </w:pPr>
      <w:r>
        <w:rPr>
          <w:noProof/>
        </w:rPr>
        <mc:AlternateContent>
          <mc:Choice Requires="wpg">
            <w:drawing>
              <wp:anchor distT="0" distB="0" distL="114300" distR="114300" simplePos="0" relativeHeight="251723264" behindDoc="0" locked="0" layoutInCell="1" allowOverlap="1" wp14:anchorId="443F460E" wp14:editId="187425C8">
                <wp:simplePos x="0" y="0"/>
                <wp:positionH relativeFrom="margin">
                  <wp:align>center</wp:align>
                </wp:positionH>
                <wp:positionV relativeFrom="paragraph">
                  <wp:posOffset>1882775</wp:posOffset>
                </wp:positionV>
                <wp:extent cx="4931410" cy="4086860"/>
                <wp:effectExtent l="0" t="0" r="2540" b="8890"/>
                <wp:wrapTopAndBottom/>
                <wp:docPr id="709951169" name="Group 26"/>
                <wp:cNvGraphicFramePr/>
                <a:graphic xmlns:a="http://schemas.openxmlformats.org/drawingml/2006/main">
                  <a:graphicData uri="http://schemas.microsoft.com/office/word/2010/wordprocessingGroup">
                    <wpg:wgp>
                      <wpg:cNvGrpSpPr/>
                      <wpg:grpSpPr>
                        <a:xfrm>
                          <a:off x="0" y="0"/>
                          <a:ext cx="4931410" cy="4087091"/>
                          <a:chOff x="0" y="0"/>
                          <a:chExt cx="4931641" cy="4376824"/>
                        </a:xfrm>
                      </wpg:grpSpPr>
                      <wpg:grpSp>
                        <wpg:cNvPr id="1670715105" name="Group 19"/>
                        <wpg:cNvGrpSpPr/>
                        <wpg:grpSpPr>
                          <a:xfrm>
                            <a:off x="0" y="0"/>
                            <a:ext cx="2259965" cy="2119630"/>
                            <a:chOff x="110837" y="0"/>
                            <a:chExt cx="2272030" cy="2223077"/>
                          </a:xfrm>
                        </wpg:grpSpPr>
                        <pic:pic xmlns:pic="http://schemas.openxmlformats.org/drawingml/2006/picture">
                          <pic:nvPicPr>
                            <pic:cNvPr id="899690795" name="Picture 18" descr="A silver and blue robot&#10;&#10;AI-generated content may be incorrect."/>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637714955" name="Text Box 2"/>
                          <wps:cNvSpPr txBox="1">
                            <a:spLocks noChangeArrowheads="1"/>
                          </wps:cNvSpPr>
                          <wps:spPr bwMode="auto">
                            <a:xfrm>
                              <a:off x="110837" y="1911927"/>
                              <a:ext cx="2272030" cy="311150"/>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738911699" name="Group 21"/>
                        <wpg:cNvGrpSpPr/>
                        <wpg:grpSpPr>
                          <a:xfrm>
                            <a:off x="2563091" y="256309"/>
                            <a:ext cx="2368550" cy="1979814"/>
                            <a:chOff x="0" y="138557"/>
                            <a:chExt cx="2368550" cy="1979977"/>
                          </a:xfrm>
                        </wpg:grpSpPr>
                        <pic:pic xmlns:pic="http://schemas.openxmlformats.org/drawingml/2006/picture">
                          <pic:nvPicPr>
                            <pic:cNvPr id="1224867450" name="Picture 20" descr="A close-up of a robot&#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554191125" name="Text Box 2"/>
                          <wps:cNvSpPr txBox="1">
                            <a:spLocks noChangeArrowheads="1"/>
                          </wps:cNvSpPr>
                          <wps:spPr bwMode="auto">
                            <a:xfrm>
                              <a:off x="0" y="1731819"/>
                              <a:ext cx="2368550" cy="386715"/>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681435616" name="Group 24"/>
                        <wpg:cNvGrpSpPr/>
                        <wpg:grpSpPr>
                          <a:xfrm>
                            <a:off x="249382" y="2175163"/>
                            <a:ext cx="1842135" cy="2201661"/>
                            <a:chOff x="0" y="0"/>
                            <a:chExt cx="1842135" cy="2201661"/>
                          </a:xfrm>
                        </wpg:grpSpPr>
                        <pic:pic xmlns:pic="http://schemas.openxmlformats.org/drawingml/2006/picture">
                          <pic:nvPicPr>
                            <pic:cNvPr id="390342878" name="Picture 22" descr="A grey robot with two ears&#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46364" y="0"/>
                              <a:ext cx="948690" cy="1786890"/>
                            </a:xfrm>
                            <a:prstGeom prst="rect">
                              <a:avLst/>
                            </a:prstGeom>
                          </pic:spPr>
                        </pic:pic>
                        <wps:wsp>
                          <wps:cNvPr id="1243636426"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297334881" name="Group 25"/>
                        <wpg:cNvGrpSpPr/>
                        <wpg:grpSpPr>
                          <a:xfrm>
                            <a:off x="2597728" y="2566036"/>
                            <a:ext cx="2303780" cy="1803861"/>
                            <a:chOff x="0" y="44509"/>
                            <a:chExt cx="2303780" cy="1803861"/>
                          </a:xfrm>
                        </wpg:grpSpPr>
                        <pic:pic xmlns:pic="http://schemas.openxmlformats.org/drawingml/2006/picture">
                          <pic:nvPicPr>
                            <pic:cNvPr id="322344787" name="Picture 23" descr="A close up of a robot&#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158567373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443F460E" id="Group 26" o:spid="_x0000_s1052" style="position:absolute;left:0;text-align:left;margin-left:0;margin-top:148.25pt;width:388.3pt;height:321.8pt;z-index:251723264;mso-position-horizontal:center;mso-position-horizontal-relative:margin;mso-height-relative:margin" coordsize="49316,43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">
                <v:group id="_x0000_s1053" style="position:absolute;width:22599;height:21196" coordorigin="1108" coordsize="22720,2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">
                  <v:shape id="Picture 18" o:spid="_x0000_s1054"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">
                    <v:imagedata r:id="rId37" o:title="A silver and blue robot&#10;&#10;AI-generated content may be incorrect"/>
                  </v:shape>
                  <v:shape id="Text Box 2" o:spid="_x0000_s1055" type="#_x0000_t202" style="position:absolute;left:1108;top:19119;width:22720;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56" style="position:absolute;left:25630;top:2563;width:23686;height:19798" coordorigin=",1385" coordsize="23685,19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">
                  <v:shape id="Picture 20" o:spid="_x0000_s1057"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">
                    <v:imagedata r:id="rId38" o:title="A close-up of a robot&#10;&#10;AI-generated content may be incorrect"/>
                  </v:shape>
                  <v:shape id="Text Box 2" o:spid="_x0000_s1058" type="#_x0000_t202" style="position:absolute;top:17318;width:2368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59" style="position:absolute;left:2493;top:21751;width:18422;height:22017" coordsize="18421,22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">
                  <v:shape id="Picture 22" o:spid="_x0000_s1060" type="#_x0000_t75" alt="A grey robot with two ears&#10;&#10;AI-generated content may be incorrect." style="position:absolute;left:3463;width:9487;height:17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">
                    <v:imagedata r:id="rId39" o:title="A grey robot with two ears&#10;&#10;AI-generated content may be incorrect"/>
                  </v:shape>
                  <v:shape id="Text Box 2" o:spid="_x0000_s1061"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62"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">
                  <v:shape id="Picture 23" o:spid="_x0000_s1063"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">
                    <v:imagedata r:id="rId40" o:title="A close up of a robot&#10;&#10;AI-generated content may be incorrect"/>
                  </v:shape>
                  <v:shape id="Text Box 2" o:spid="_x0000_s1064"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" filled="f" stroked="f">
                    <v:textbox>
                      <w:txbxContent>
                        <w:p w14:paraId="6FC8129C" w14:textId="3AB31BED" w:rsidR="00763A70" w:rsidRPr="00763A70" w:rsidRDefault="00763A70">
                          <w:pPr>
                            <w:rPr>
                              <w:lang w:val="en-US"/>
                            </w:rPr>
                          </w:pPr>
                          <w:r>
                            <w:rPr>
                              <w:lang w:val="en-US"/>
                            </w:rPr>
                            <w:t>Fig 10 (c) Soft Electric Gripper</w:t>
                          </w:r>
                        </w:p>
                      </w:txbxContent>
                    </v:textbox>
                  </v:shape>
                </v:group>
                <w10:wrap type="topAndBottom" anchorx="margin"/>
              </v:group>
            </w:pict>
          </mc:Fallback>
        </mc:AlternateContent>
      </w:r>
      <w:r w:rsidR="00763A70">
        <w:rPr>
          <w:noProof/>
        </w:rPr>
        <mc:AlternateContent>
          <mc:Choice Requires="wps">
            <w:drawing>
              <wp:anchor distT="0" distB="0" distL="114300" distR="114300" simplePos="0" relativeHeight="251725312" behindDoc="0" locked="0" layoutInCell="1" allowOverlap="1" wp14:anchorId="62667589" wp14:editId="1E13D541">
                <wp:simplePos x="0" y="0"/>
                <wp:positionH relativeFrom="column">
                  <wp:posOffset>599786</wp:posOffset>
                </wp:positionH>
                <wp:positionV relativeFrom="paragraph">
                  <wp:posOffset>5964898</wp:posOffset>
                </wp:positionV>
                <wp:extent cx="4931410" cy="635"/>
                <wp:effectExtent l="0" t="0" r="0" b="0"/>
                <wp:wrapTopAndBottom/>
                <wp:docPr id="50915644" name="Text Box 1"/>
                <wp:cNvGraphicFramePr/>
                <a:graphic xmlns:a="http://schemas.openxmlformats.org/drawingml/2006/main">
                  <a:graphicData uri="http://schemas.microsoft.com/office/word/2010/wordprocessingShape">
                    <wps:wsp>
                      <wps:cNvSpPr txBox="1"/>
                      <wps:spPr>
                        <a:xfrm>
                          <a:off x="0" y="0"/>
                          <a:ext cx="4931410" cy="635"/>
                        </a:xfrm>
                        <a:prstGeom prst="rect">
                          <a:avLst/>
                        </a:prstGeom>
                        <a:solidFill>
                          <a:prstClr val="white"/>
                        </a:solidFill>
                        <a:ln>
                          <a:noFill/>
                        </a:ln>
                      </wps:spPr>
                      <wps:txbx>
                        <w:txbxContent>
                          <w:p w14:paraId="6CF53440" w14:textId="2B38AA64" w:rsidR="00763A70" w:rsidRPr="009B19B7" w:rsidRDefault="00763A70" w:rsidP="00763A70">
                            <w:pPr>
                              <w:pStyle w:val="Caption"/>
                              <w:rPr>
                                <w:noProof/>
                              </w:rPr>
                            </w:pPr>
                            <w:r>
                              <w:t xml:space="preserve">Fig. </w:t>
                            </w:r>
                            <w:r>
                              <w:fldChar w:fldCharType="begin"/>
                            </w:r>
                            <w:r>
                              <w:instrText xml:space="preserve"> SEQ Fig. \* ARABIC </w:instrText>
                            </w:r>
                            <w:r>
                              <w:fldChar w:fldCharType="separate"/>
                            </w:r>
                            <w:r>
                              <w:rPr>
                                <w:noProof/>
                              </w:rPr>
                              <w:t>10</w:t>
                            </w:r>
                            <w:r>
                              <w:fldChar w:fldCharType="end"/>
                            </w:r>
                            <w:r>
                              <w:t xml:space="preserve"> Different Gripper congigurations provided by On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67589" id="_x0000_s1065" type="#_x0000_t202" style="position:absolute;left:0;text-align:left;margin-left:47.25pt;margin-top:469.7pt;width:388.3pt;height:.0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y3GgIAAEAEAAAOAAAAZHJzL2Uyb0RvYy54bWysU8Fu2zAMvQ/YPwi6L07arF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" stroked="f">
                <v:textbox style="mso-fit-shape-to-text:t" inset="0,0,0,0">
                  <w:txbxContent>
                    <w:p w14:paraId="6CF53440" w14:textId="2B38AA64" w:rsidR="00763A70" w:rsidRPr="009B19B7" w:rsidRDefault="00763A70" w:rsidP="00763A70">
                      <w:pPr>
                        <w:pStyle w:val="Caption"/>
                        <w:rPr>
                          <w:noProof/>
                        </w:rPr>
                      </w:pPr>
                      <w:r>
                        <w:t xml:space="preserve">Fig. </w:t>
                      </w:r>
                      <w:r>
                        <w:fldChar w:fldCharType="begin"/>
                      </w:r>
                      <w:r>
                        <w:instrText xml:space="preserve"> SEQ Fig. \* ARABIC </w:instrText>
                      </w:r>
                      <w:r>
                        <w:fldChar w:fldCharType="separate"/>
                      </w:r>
                      <w:r>
                        <w:rPr>
                          <w:noProof/>
                        </w:rPr>
                        <w:t>10</w:t>
                      </w:r>
                      <w:r>
                        <w:fldChar w:fldCharType="end"/>
                      </w:r>
                      <w:r>
                        <w:t xml:space="preserve"> Different Gripper congigurations provided by On Robot</w:t>
                      </w:r>
                    </w:p>
                  </w:txbxContent>
                </v:textbox>
                <w10:wrap type="topAndBottom"/>
              </v:shape>
            </w:pict>
          </mc:Fallback>
        </mc:AlternateContent>
      </w:r>
      <w:r w:rsidR="008214EF" w:rsidRPr="008214EF">
        <w:t>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The most common type, the parallel jaw gripper, employs two jaws that move synchronously to grasp objects with consistent force control and high positional accuracy, making them ideal for handling components with uniform geometry such as circuit boards or machined parts</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E114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eDg5cWZ2MzIxbXl6NWRuN3Q5djZ0NWdpOXN5ZHZ1dHo0ODZycG1oIiwiQ3JlYXRlZE9uIjoiMjAyNS0wNy0yNFQxOTowNDo1MyIsIk1vZGlmaWVkQnkiOiJ4ODlxZnYzMjFteXo1ZG43dDl2NnQ1Z2k5c3lkdnV0ejQ4NnJwbWg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ng4OXFmdjMyMW15ejVkbjd0OXY2dDVnaTlzeWR2dXR6NDg2cnBtaCIsIkNyZWF0ZWRPbiI6IjIwMjUtMDctMjRUMTk6MDQ6NTMiLCJNb2RpZmllZEJ5IjoieDg5cWZ2MzIxbXl6NWRuN3Q5djZ0NWdpOXN5ZHZ1dHo0ODZycG1o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eDg5cWZ2MzIxbXl6NWRuN3Q5djZ0NWdpOXN5ZHZ1dHo0ODZycG1oIiwiQ3JlYXRlZE9uIjoiMjAyNS0wNy0yNFQxOTowNDo1MyIsIk1vZGlmaWVkQnkiOiJ4ODlxZnYzMjFteXo1ZG43dDl2NnQ1Z2k5c3lkdnV0ejQ4NnJwbWg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4ODlxZnYzMjFteXo1ZG43dDl2NnQ1Z2k5c3lkdnV0ejQ4NnJwbWgiLCJDcmVhdGVkT24iOiIyMDI1LTA3LTI0VDE5OjA0OjUzIiwiTW9kaWZpZWRCeSI6Ing4OXFmdjMyMW15ejVkbjd0OXY2dDVnaTlzeWR2dXR6NDg2cnBtaC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4ODlxZnYzMjFteXo1ZG43dDl2NnQ1Z2k5c3lkdnV0ejQ4NnJwbWgiLCJDcmVhdGVkT24iOiIyMDI1LTA3LTI0VDE5OjA0OjUzIiwiTW9kaWZpZWRCeSI6Ing4OXFmdjMyMW15ejVkbjd0OXY2dDVnaTlzeWR2dXR6NDg2cnBtaC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eDg5cWZ2MzIxbXl6NWRuN3Q5djZ0NWdpOXN5ZHZ1dHo0ODZycG1oIiwiQ3JlYXRlZE9uIjoiMjAyNS0wNy0yNFQxOTowNDo1MyIsIk1vZGlmaWVkQnkiOiJ4ODlxZnYzMjFteXo1ZG43dDl2NnQ1Z2k5c3lkdnV0ejQ4NnJwbWg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eDg5cWZ2MzIxbXl6NWRuN3Q5djZ0NWdpOXN5ZHZ1dHo0ODZycG1oIiwiQ3JlYXRlZE9uIjoiMjAyNS0wNy0yNFQxOTowNDo1MyIsIk1vZGlmaWVkQnkiOiJ4ODlxZnYzMjFteXo1ZG43dDl2NnQ1Z2k5c3lkdnV0ejQ4NnJwbWg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eDg5cWZ2MzIxbXl6NWRuN3Q5djZ0NWdpOXN5ZHZ1dHo0ODZycG1oIiwiQ3JlYXRlZE9uIjoiMjAyNS0wNy0yNFQxOTowNDo1MyIsIk1vZGlmaWVkQnkiOiJ4ODlxZnYzMjFteXo1ZG43dDl2NnQ1Z2k5c3lkdnV0ejQ4NnJwbWg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Dg5cWZ2MzIxbXl6NWRuN3Q5djZ0NWdpOXN5ZHZ1dHo0ODZycG1oIiwiQ3JlYXRlZE9uIjoiMjAyNS0wNy0yNFQxOTowNDo1MyIsIk1vZGlmaWVkQnkiOiJ4ODlxZnYzMjFteXo1ZG43dDl2NnQ1Z2k5c3lkdnV0ejQ4NnJwbWg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4ODlxZnYzMjFteXo1ZG43dDl2NnQ1Z2k5c3lkdnV0ejQ4NnJwbWgiLCJDcmVhdGVkT24iOiIyMDI1LTA3LTI0VDE5OjA0OjUzIiwiTW9kaWZpZWRCeSI6Ing4OXFmdjMyMW15ejVkbjd0OXY2dDVnaTlzeWR2dXR6NDg2cnBtaC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}</w:instrText>
          </w:r>
          <w:r w:rsidR="00E114F2">
            <w:fldChar w:fldCharType="separate"/>
          </w:r>
          <w:r w:rsidR="00E114F2">
            <w:t>[29]</w:t>
          </w:r>
          <w:r w:rsidR="00E114F2">
            <w:fldChar w:fldCharType="end"/>
          </w:r>
          <w:r w:rsidR="00763A70">
            <w:t xml:space="preserve"> </w:t>
          </w:r>
        </w:sdtContent>
      </w:sdt>
      <w:r w:rsidR="008214EF">
        <w:br/>
      </w:r>
    </w:p>
    <w:p w14:paraId="3197E52E" w14:textId="4329969B" w:rsidR="008214EF" w:rsidRPr="008214EF" w:rsidRDefault="008214EF" w:rsidP="008214EF">
      <w:pPr>
        <w:rPr>
          <w:lang w:val="en-IN"/>
        </w:rPr>
      </w:pPr>
      <w:r w:rsidRPr="008214EF">
        <w:rPr>
          <w:lang w:val="en-IN"/>
        </w:rPr>
        <w:lastRenderedPageBreak/>
        <w:t>Another prevalent design, the three-finger or centric gripper, uses a radial jaw arrangement to offer self-</w:t>
      </w:r>
      <w:proofErr w:type="spellStart"/>
      <w:r w:rsidRPr="008214EF">
        <w:rPr>
          <w:lang w:val="en-IN"/>
        </w:rPr>
        <w:t>centering</w:t>
      </w:r>
      <w:proofErr w:type="spellEnd"/>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w:t>
      </w:r>
      <w:r w:rsidRPr="008214EF">
        <w:rPr>
          <w:lang w:val="en-IN"/>
        </w:rPr>
        <w:t>assemblies. For</w:t>
      </w:r>
      <w:r w:rsidRPr="008214EF">
        <w:rPr>
          <w:lang w:val="en-IN"/>
        </w:rPr>
        <w:t xml:space="preserve">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763A7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U3RhcnQiOjMsIlJhbmdlTGVuZ3RoIjo1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eDg5cWZ2MzIxbXl6NWRuN3Q5djZ0NWdpOXN5ZHZ1dHo0ODZycG1oIiwiQ3JlYXRlZE9uIjoiMjAyNS0wNy0yNFQxOTozMToxOVoiLCJNb2RpZmllZEJ5IjoieDg5cWZ2MzIxbXl6NWRuN3Q5djZ0NWdpOXN5ZHZ1dHo0ODZycG1oIiwiSWQiOiJlNDc1M2FmMi05N2YyLTRkYTgtYmEyYS05YjVhZWMzZjY0ZTAiLCJNb2RpZmllZE9uIjoiMjAyNS0wNy0yNFQxOTozMTox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oaXRib3Ryb2JvdC5jb20vY29tbW9ubHktdXNlZC1lbGVjdHJpYy1ncmlwcGVycy8iLCJVcmlTdHJpbmciOiJodHRwczovL3d3dy5oaXRib3Ryb2JvdC5jb20vY29tbW9ubHktdXNlZC1lbGVjdHJpYy1ncmlwcGVy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}</w:instrText>
          </w:r>
          <w:r w:rsidR="00763A70">
            <w:rPr>
              <w:lang w:val="en-IN"/>
            </w:rPr>
            <w:fldChar w:fldCharType="separate"/>
          </w:r>
          <w:r w:rsidR="00763A70">
            <w:rPr>
              <w:lang w:val="en-IN"/>
            </w:rPr>
            <w:t>[30, 31]</w:t>
          </w:r>
          <w:r w:rsidR="00763A70">
            <w:rPr>
              <w:lang w:val="en-IN"/>
            </w:rPr>
            <w:fldChar w:fldCharType="end"/>
          </w:r>
        </w:sdtContent>
      </w:sdt>
    </w:p>
    <w:p w14:paraId="3BA5D94C" w14:textId="2B3FE0CA" w:rsidR="008214EF" w:rsidRPr="008214EF" w:rsidRDefault="008214EF" w:rsidP="008214EF">
      <w:pPr>
        <w:rPr>
          <w:lang w:val="en-IN"/>
        </w:rPr>
      </w:pPr>
    </w:p>
    <w:p w14:paraId="0DECFEBD" w14:textId="28C944EF" w:rsidR="0093647B" w:rsidRDefault="00DF5557" w:rsidP="0093647B">
      <w:pPr>
        <w:pStyle w:val="Heading3"/>
        <w:rPr>
          <w:lang w:val="en-IN"/>
        </w:rPr>
      </w:pPr>
      <w:bookmarkStart w:id="25" w:name="_Toc203557589"/>
      <w:r>
        <w:rPr>
          <w:lang w:val="en-IN"/>
        </w:rPr>
        <w:t>Role of actuators</w:t>
      </w:r>
      <w:r w:rsidR="0093647B">
        <w:rPr>
          <w:lang w:val="en-IN"/>
        </w:rPr>
        <w:t xml:space="preserve"> in Slot Liner Insertion</w:t>
      </w:r>
      <w:bookmarkEnd w:id="25"/>
    </w:p>
    <w:p w14:paraId="5BFB82CB" w14:textId="59832F88" w:rsidR="00CB52BC" w:rsidRDefault="00DF5557" w:rsidP="00DF5557">
      <w:pPr>
        <w:pStyle w:val="Heading3"/>
        <w:rPr>
          <w:lang w:val="en-IN"/>
        </w:rPr>
      </w:pPr>
      <w:bookmarkStart w:id="26" w:name="_Toc203557590"/>
      <w:r>
        <w:rPr>
          <w:lang w:val="en-IN"/>
        </w:rPr>
        <w:t>Overview of Sensors in</w:t>
      </w:r>
      <w:r w:rsidR="0093647B">
        <w:rPr>
          <w:lang w:val="en-IN"/>
        </w:rPr>
        <w:t xml:space="preserve"> Automation</w:t>
      </w:r>
      <w:bookmarkEnd w:id="26"/>
      <w:r w:rsidR="0093647B">
        <w:rPr>
          <w:lang w:val="en-IN"/>
        </w:rPr>
        <w:t xml:space="preserve"> </w:t>
      </w:r>
    </w:p>
    <w:p w14:paraId="4029653E" w14:textId="68F065A1" w:rsidR="0093647B" w:rsidRDefault="00CB52BC" w:rsidP="00CB52BC">
      <w:pPr>
        <w:pStyle w:val="Heading3"/>
        <w:rPr>
          <w:lang w:val="en-IN"/>
        </w:rPr>
      </w:pPr>
      <w:bookmarkStart w:id="27" w:name="_Toc203557591"/>
      <w:r>
        <w:rPr>
          <w:lang w:val="en-IN"/>
        </w:rPr>
        <w:t>Force-Torque Sensors</w:t>
      </w:r>
      <w:r w:rsidR="00DF5557">
        <w:rPr>
          <w:lang w:val="en-IN"/>
        </w:rPr>
        <w:t xml:space="preserve"> for compliant control</w:t>
      </w:r>
      <w:bookmarkEnd w:id="27"/>
    </w:p>
    <w:p w14:paraId="0570C495" w14:textId="44043491" w:rsidR="0093647B" w:rsidRDefault="0093647B" w:rsidP="00CB52BC">
      <w:pPr>
        <w:pStyle w:val="Heading3"/>
        <w:rPr>
          <w:lang w:val="en-IN"/>
        </w:rPr>
      </w:pPr>
      <w:bookmarkStart w:id="28" w:name="_Toc203557592"/>
      <w:r>
        <w:rPr>
          <w:lang w:val="en-IN"/>
        </w:rPr>
        <w:t xml:space="preserve">Safety and </w:t>
      </w:r>
      <w:r w:rsidR="00ED7C0F">
        <w:rPr>
          <w:lang w:val="en-IN"/>
        </w:rPr>
        <w:t>Human Robot Interaction</w:t>
      </w:r>
      <w:bookmarkEnd w:id="28"/>
    </w:p>
    <w:p w14:paraId="13CF25F0" w14:textId="43808EB4" w:rsidR="0093647B" w:rsidRDefault="0093647B" w:rsidP="00CB52BC">
      <w:pPr>
        <w:pStyle w:val="Heading2"/>
        <w:rPr>
          <w:lang w:val="en-IN"/>
        </w:rPr>
      </w:pPr>
      <w:bookmarkStart w:id="29" w:name="_Toc203557593"/>
      <w:r>
        <w:rPr>
          <w:lang w:val="en-IN"/>
        </w:rPr>
        <w:t>Programming Methods in Robotic Automation</w:t>
      </w:r>
      <w:bookmarkEnd w:id="29"/>
    </w:p>
    <w:p w14:paraId="286EF14C" w14:textId="6F51389B" w:rsidR="0093647B" w:rsidRDefault="0093647B" w:rsidP="00CB52BC">
      <w:pPr>
        <w:pStyle w:val="Heading3"/>
        <w:rPr>
          <w:lang w:val="en-IN"/>
        </w:rPr>
      </w:pPr>
      <w:bookmarkStart w:id="30" w:name="_Toc203557594"/>
      <w:r>
        <w:rPr>
          <w:lang w:val="en-IN"/>
        </w:rPr>
        <w:t>Overview of Robotic Programming</w:t>
      </w:r>
      <w:bookmarkEnd w:id="30"/>
    </w:p>
    <w:p w14:paraId="07026477" w14:textId="332704B2" w:rsidR="0093647B" w:rsidRDefault="0093647B" w:rsidP="00CB52BC">
      <w:pPr>
        <w:pStyle w:val="Heading3"/>
        <w:rPr>
          <w:lang w:val="en-IN"/>
        </w:rPr>
      </w:pPr>
      <w:bookmarkStart w:id="31" w:name="_Toc203557595"/>
      <w:r>
        <w:rPr>
          <w:lang w:val="en-IN"/>
        </w:rPr>
        <w:t>Implementation of UR Script</w:t>
      </w:r>
      <w:bookmarkEnd w:id="31"/>
    </w:p>
    <w:p w14:paraId="2A4E8BF1" w14:textId="5A2A2B47" w:rsidR="0093647B" w:rsidRPr="00EF689E" w:rsidRDefault="0093647B" w:rsidP="00CB52BC">
      <w:pPr>
        <w:pStyle w:val="Heading3"/>
      </w:pPr>
      <w:bookmarkStart w:id="32" w:name="_Toc203557596"/>
      <w:r>
        <w:rPr>
          <w:lang w:val="en-IN"/>
        </w:rPr>
        <w:t>Integration of Sensor Feedback</w:t>
      </w:r>
      <w:bookmarkEnd w:id="32"/>
    </w:p>
    <w:p w14:paraId="6AF04607" w14:textId="4688D8D5" w:rsidR="00C3128B" w:rsidRDefault="00EF689E" w:rsidP="00C3128B">
      <w:pPr>
        <w:pStyle w:val="Heading1"/>
      </w:pPr>
      <w:bookmarkStart w:id="33" w:name="_Toc203557597"/>
      <w:r>
        <w:lastRenderedPageBreak/>
        <w:t>Hardware setup for flexible slot liner insertion</w:t>
      </w:r>
      <w:bookmarkEnd w:id="33"/>
    </w:p>
    <w:p w14:paraId="036B3FA0" w14:textId="6C6DBFA7" w:rsidR="00ED7C0F" w:rsidRDefault="00ED7C0F" w:rsidP="00ED7C0F">
      <w:pPr>
        <w:pStyle w:val="Heading2"/>
      </w:pPr>
      <w:bookmarkStart w:id="34" w:name="_Toc203557598"/>
      <w:r>
        <w:t>Robotic Module</w:t>
      </w:r>
      <w:bookmarkEnd w:id="34"/>
    </w:p>
    <w:p w14:paraId="7E36BAF3" w14:textId="1FB1EB07" w:rsidR="00ED7C0F" w:rsidRDefault="00ED7C0F" w:rsidP="00ED7C0F">
      <w:pPr>
        <w:pStyle w:val="Heading2"/>
      </w:pPr>
      <w:bookmarkStart w:id="35" w:name="_Toc203557599"/>
      <w:r>
        <w:t>Rotating Clamp for Stator Alignment</w:t>
      </w:r>
      <w:bookmarkEnd w:id="35"/>
    </w:p>
    <w:p w14:paraId="67907436" w14:textId="5944CF79" w:rsidR="00ED7C0F" w:rsidRPr="00ED7C0F" w:rsidRDefault="00ED7C0F" w:rsidP="00ED7C0F">
      <w:pPr>
        <w:pStyle w:val="Heading2"/>
      </w:pPr>
      <w:bookmarkStart w:id="36" w:name="_Toc203557600"/>
      <w:r>
        <w:t>Tool and Slot Liner Placement Platform</w:t>
      </w:r>
      <w:bookmarkEnd w:id="36"/>
    </w:p>
    <w:p w14:paraId="286CE2E6" w14:textId="77777777" w:rsidR="00EF689E" w:rsidRDefault="00EF689E" w:rsidP="00EF689E">
      <w:r>
        <w:t xml:space="preserve">The hardware setup is centered around a modular robotic cell designed to support flexible and precise stator production for electric motors. This cell integrates a Universal Robots UR10e Cobot, an OnRobot RG2 Gripper and a HEX Force-Torque (FT) sensor as shown in Fig.3, all coordinated through a central compute box that enables real-time control and adaptability. The stator is mounted vertically in a motor-driven clamp to enable accurate angular positioning of the slots. To support the insertion process, the system also includes dedicated platforms for positioning both the insertion tool and slot liner. Together, these components improve the overall accuracy and consistency of the insertion process. </w:t>
      </w:r>
    </w:p>
    <w:p w14:paraId="4694CF36" w14:textId="77777777" w:rsidR="005F3D41" w:rsidRDefault="005F3D41" w:rsidP="005F3D41">
      <w:pPr>
        <w:keepNext/>
      </w:pPr>
      <w:r>
        <w:rPr>
          <w:noProof/>
        </w:rPr>
        <w:drawing>
          <wp:inline distT="0" distB="0" distL="0" distR="0" wp14:anchorId="38DBC032" wp14:editId="10ED3131">
            <wp:extent cx="4244340" cy="2407920"/>
            <wp:effectExtent l="0" t="0" r="3810" b="0"/>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inline>
        </w:drawing>
      </w:r>
    </w:p>
    <w:p w14:paraId="0F1F1E5C" w14:textId="7C23CC70" w:rsidR="005F3D41" w:rsidRPr="005F3D41" w:rsidRDefault="005F3D41" w:rsidP="005F3D41">
      <w:pPr>
        <w:pStyle w:val="Caption"/>
        <w:tabs>
          <w:tab w:val="left" w:pos="1872"/>
        </w:tabs>
        <w:rPr>
          <w:i w:val="0"/>
          <w:iCs/>
          <w:sz w:val="20"/>
        </w:rPr>
      </w:pPr>
      <w:r w:rsidRPr="005F3D41">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763A70">
        <w:rPr>
          <w:i w:val="0"/>
          <w:iCs/>
          <w:noProof/>
          <w:sz w:val="20"/>
        </w:rPr>
        <w:t>11</w:t>
      </w:r>
      <w:r w:rsidR="00C37BD8">
        <w:rPr>
          <w:i w:val="0"/>
          <w:iCs/>
          <w:sz w:val="20"/>
        </w:rPr>
        <w:fldChar w:fldCharType="end"/>
      </w:r>
      <w:r w:rsidRPr="005F3D41">
        <w:rPr>
          <w:i w:val="0"/>
          <w:iCs/>
          <w:sz w:val="20"/>
        </w:rPr>
        <w:t xml:space="preserve"> </w:t>
      </w:r>
      <w:proofErr w:type="spellStart"/>
      <w:r w:rsidRPr="005F3D41">
        <w:rPr>
          <w:i w:val="0"/>
          <w:iCs/>
          <w:sz w:val="20"/>
          <w:lang w:val="en-IN"/>
        </w:rPr>
        <w:t>OnRobot</w:t>
      </w:r>
      <w:proofErr w:type="spellEnd"/>
      <w:r w:rsidRPr="005F3D41">
        <w:rPr>
          <w:i w:val="0"/>
          <w:iCs/>
          <w:sz w:val="20"/>
          <w:lang w:val="en-IN"/>
        </w:rPr>
        <w:t xml:space="preserve"> RG2 gripper with </w:t>
      </w:r>
      <w:proofErr w:type="spellStart"/>
      <w:r w:rsidRPr="005F3D41">
        <w:rPr>
          <w:i w:val="0"/>
          <w:iCs/>
          <w:sz w:val="20"/>
          <w:lang w:val="en-IN"/>
        </w:rPr>
        <w:t>OnRobot</w:t>
      </w:r>
      <w:proofErr w:type="spellEnd"/>
      <w:r w:rsidRPr="005F3D41">
        <w:rPr>
          <w:i w:val="0"/>
          <w:iCs/>
          <w:sz w:val="20"/>
          <w:lang w:val="en-IN"/>
        </w:rPr>
        <w:t xml:space="preserve"> HEX FT sensor mounted at the wrist, used for precise insertion and force monitoring</w:t>
      </w:r>
      <w:r w:rsidRPr="005F3D41">
        <w:rPr>
          <w:i w:val="0"/>
          <w:iCs/>
          <w:sz w:val="20"/>
        </w:rPr>
        <w:tab/>
        <w:t xml:space="preserve"> </w:t>
      </w:r>
    </w:p>
    <w:p w14:paraId="7139AC73" w14:textId="77777777" w:rsidR="00EF689E" w:rsidRPr="00EF689E" w:rsidRDefault="00EF689E" w:rsidP="00EF689E">
      <w:pPr>
        <w:rPr>
          <w:lang w:val="en-IN"/>
        </w:rPr>
      </w:pPr>
      <w:r w:rsidRPr="00EF689E">
        <w:rPr>
          <w:lang w:val="en-IN"/>
        </w:rPr>
        <w:t xml:space="preserve">The </w:t>
      </w:r>
      <w:proofErr w:type="spellStart"/>
      <w:r w:rsidRPr="00EF689E">
        <w:rPr>
          <w:lang w:val="en-IN"/>
        </w:rPr>
        <w:t>Cobot</w:t>
      </w:r>
      <w:proofErr w:type="spellEnd"/>
      <w:r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 </w:t>
      </w:r>
    </w:p>
    <w:p w14:paraId="4C99B9ED" w14:textId="77777777" w:rsidR="00EF689E" w:rsidRPr="00EF689E" w:rsidRDefault="00EF689E" w:rsidP="00EF689E">
      <w:pPr>
        <w:rPr>
          <w:lang w:val="en-IN"/>
        </w:rPr>
      </w:pPr>
      <w:r w:rsidRPr="00EF689E">
        <w:rPr>
          <w:lang w:val="en-IN"/>
        </w:rPr>
        <w:t xml:space="preserve">To address the variation in stator designs, the hardware setup incorporates modular and interchangeable tools. Customized tools for guiding slot liners were created using </w:t>
      </w:r>
      <w:r w:rsidRPr="00EF689E">
        <w:rPr>
          <w:lang w:val="en-IN"/>
        </w:rPr>
        <w:lastRenderedPageBreak/>
        <w:t xml:space="preserve">parametric CAD models, whereby rapid adaptation to different motor designs can be achieved by changing just a few core variables. These tools are easily fabricated through 3D printing, which significantly reduces lead time and cost for new configurations. </w:t>
      </w:r>
    </w:p>
    <w:p w14:paraId="530A7F1A" w14:textId="0F4EABD8" w:rsidR="00EF689E" w:rsidRDefault="00EF689E" w:rsidP="00EF689E">
      <w:pPr>
        <w:rPr>
          <w:lang w:val="en-IN"/>
        </w:rPr>
      </w:pPr>
      <w:r w:rsidRPr="00EF689E">
        <w:rPr>
          <w:lang w:val="en-IN"/>
        </w:rPr>
        <w:t>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6AFE3301" w14:textId="3798CB81" w:rsidR="003F6219" w:rsidRDefault="005F5792" w:rsidP="00EF689E">
      <w:pPr>
        <w:rPr>
          <w:lang w:val="en-IN"/>
        </w:rPr>
      </w:pPr>
      <w:r>
        <w:rPr>
          <w:noProof/>
        </w:rPr>
        <mc:AlternateContent>
          <mc:Choice Requires="wps">
            <w:drawing>
              <wp:anchor distT="0" distB="0" distL="114300" distR="114300" simplePos="0" relativeHeight="251653632" behindDoc="0" locked="0" layoutInCell="1" allowOverlap="1" wp14:anchorId="5A44133B" wp14:editId="2F9819A8">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292957FA"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2</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66" type="#_x0000_t202" style="position:absolute;left:0;text-align:left;margin-left:0;margin-top:391.4pt;width:325.2pt;height:.05pt;z-index:2516536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8oUGQIAAEAEAAAOAAAAZHJzL2Uyb0RvYy54bWysU8Fu2zAMvQ/YPwi6L3bar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" stroked="f">
                <v:textbox style="mso-fit-shape-to-text:t" inset="0,0,0,0">
                  <w:txbxContent>
                    <w:p w14:paraId="14312588" w14:textId="292957FA"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2</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v:textbox>
                <w10:wrap type="topAndBottom" anchorx="margin"/>
              </v:shape>
            </w:pict>
          </mc:Fallback>
        </mc:AlternateContent>
      </w:r>
      <w:r>
        <w:rPr>
          <w:noProof/>
          <w:lang w:val="en-IN"/>
        </w:rPr>
        <w:drawing>
          <wp:anchor distT="0" distB="0" distL="114300" distR="114300" simplePos="0" relativeHeight="251651584" behindDoc="0" locked="0" layoutInCell="1" allowOverlap="1" wp14:anchorId="6D12BC2E" wp14:editId="45B443C1">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41B2E07F" w14:textId="43956677" w:rsidR="003F6219" w:rsidRDefault="003F6219" w:rsidP="00EF689E">
      <w:pPr>
        <w:rPr>
          <w:lang w:val="en-IN"/>
        </w:rPr>
      </w:pPr>
      <w:r w:rsidRPr="003F6219">
        <w:rPr>
          <w:lang w:val="en-IN"/>
        </w:rPr>
        <w:t xml:space="preserve">The stator itself was mounted on a mechanical rotary clamp that could rotate through an angle specified by the user. This rotary mechanism made it possible to adjust the </w:t>
      </w:r>
      <w:r w:rsidRPr="003F6219">
        <w:rPr>
          <w:lang w:val="en-IN"/>
        </w:rPr>
        <w:lastRenderedPageBreak/>
        <w:t>stator</w:t>
      </w:r>
      <w:r>
        <w:rPr>
          <w:lang w:val="en-IN"/>
        </w:rPr>
        <w:t xml:space="preserve"> </w:t>
      </w:r>
      <w:r w:rsidRPr="003F6219">
        <w:rPr>
          <w:lang w:val="en-IN"/>
        </w:rPr>
        <w:t>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6F10D445" w14:textId="6ABA9F39" w:rsidR="003F6219" w:rsidRDefault="003F6219" w:rsidP="003F6219">
      <w:pPr>
        <w:pStyle w:val="Heading1"/>
        <w:rPr>
          <w:lang w:val="en-IN"/>
        </w:rPr>
      </w:pPr>
      <w:bookmarkStart w:id="37" w:name="_Toc203557601"/>
      <w:r>
        <w:rPr>
          <w:lang w:val="en-IN"/>
        </w:rPr>
        <w:lastRenderedPageBreak/>
        <w:t>Parametric tool for flexible slot liner insertion</w:t>
      </w:r>
      <w:bookmarkEnd w:id="37"/>
    </w:p>
    <w:p w14:paraId="60AEEC1D" w14:textId="2FF034AD" w:rsidR="003F6219" w:rsidRDefault="005F5792" w:rsidP="003F6219">
      <w:pPr>
        <w:rPr>
          <w:lang w:val="en-IN"/>
        </w:rPr>
      </w:pPr>
      <w:r>
        <w:rPr>
          <w:noProof/>
        </w:rPr>
        <mc:AlternateContent>
          <mc:Choice Requires="wps">
            <w:drawing>
              <wp:anchor distT="0" distB="0" distL="114300" distR="114300" simplePos="0" relativeHeight="251650560" behindDoc="0" locked="0" layoutInCell="1" allowOverlap="1" wp14:anchorId="5D02C06B" wp14:editId="3AF78BA0">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4F961249"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3</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67" type="#_x0000_t202" style="position:absolute;left:0;text-align:left;margin-left:-4.3pt;margin-top:486.4pt;width:453.55pt;height:102.6pt;z-index:25165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" stroked="f">
                <v:textbox inset="0,0,0,0">
                  <w:txbxContent>
                    <w:p w14:paraId="65244440" w14:textId="4F961249"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3</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v:textbox>
                <w10:wrap type="topAndBottom"/>
              </v:shape>
            </w:pict>
          </mc:Fallback>
        </mc:AlternateContent>
      </w:r>
      <w:r>
        <w:rPr>
          <w:noProof/>
          <w:lang w:val="en-IN"/>
        </w:rPr>
        <w:drawing>
          <wp:anchor distT="0" distB="0" distL="114300" distR="114300" simplePos="0" relativeHeight="251648512" behindDoc="0" locked="0" layoutInCell="1" allowOverlap="1" wp14:anchorId="390B2C82" wp14:editId="2A59329D">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38" w:name="_Toc203557602"/>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38"/>
    </w:p>
    <w:p w14:paraId="295606E7" w14:textId="615BB1BE" w:rsidR="001A5397" w:rsidRDefault="00452505" w:rsidP="003F6219">
      <w:pPr>
        <w:rPr>
          <w:lang w:val="en-IN"/>
        </w:rPr>
      </w:pPr>
      <w:r>
        <w:rPr>
          <w:noProof/>
        </w:rPr>
        <mc:AlternateContent>
          <mc:Choice Requires="wps">
            <w:drawing>
              <wp:anchor distT="0" distB="0" distL="114300" distR="114300" simplePos="0" relativeHeight="251656704" behindDoc="0" locked="0" layoutInCell="1" allowOverlap="1" wp14:anchorId="5CFE1ED2" wp14:editId="6B953943">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6D9555A7"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4</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68" type="#_x0000_t202" style="position:absolute;left:0;text-align:left;margin-left:0;margin-top:453.15pt;width:292.2pt;height:103.2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" stroked="f">
                <v:textbox inset="0,0,0,0">
                  <w:txbxContent>
                    <w:p w14:paraId="5EF005C3" w14:textId="6D9555A7"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4</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v:textbox>
                <w10:wrap type="topAndBottom" anchorx="margin"/>
              </v:shape>
            </w:pict>
          </mc:Fallback>
        </mc:AlternateContent>
      </w:r>
      <w:r w:rsidR="001A5397">
        <w:rPr>
          <w:noProof/>
          <w:lang w:val="en-IN"/>
        </w:rPr>
        <w:drawing>
          <wp:anchor distT="0" distB="0" distL="114300" distR="114300" simplePos="0" relativeHeight="251654656" behindDoc="0" locked="0" layoutInCell="1" allowOverlap="1" wp14:anchorId="7C1BC672" wp14:editId="791D1400">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39" w:name="_Toc203557603"/>
      <w:r w:rsidRPr="003F6219">
        <w:rPr>
          <w:lang w:val="en-IN"/>
        </w:rPr>
        <w:lastRenderedPageBreak/>
        <w:t>Fundamental Tool design</w:t>
      </w:r>
      <w:bookmarkEnd w:id="39"/>
    </w:p>
    <w:p w14:paraId="7206E269" w14:textId="5FBB2BA6" w:rsidR="004A5B7B" w:rsidRDefault="004A5B7B" w:rsidP="004A5B7B">
      <w:pPr>
        <w:pStyle w:val="Heading3"/>
        <w:rPr>
          <w:lang w:val="en-IN"/>
        </w:rPr>
      </w:pPr>
      <w:bookmarkStart w:id="40" w:name="_Toc203557604"/>
      <w:r>
        <w:rPr>
          <w:lang w:val="en-IN"/>
        </w:rPr>
        <w:t>Initial Tool Concept and Design Considerations</w:t>
      </w:r>
      <w:bookmarkEnd w:id="40"/>
    </w:p>
    <w:p w14:paraId="72806127" w14:textId="6E09B98C" w:rsidR="004A5B7B" w:rsidRPr="004A5B7B" w:rsidRDefault="004A5B7B" w:rsidP="004A5B7B">
      <w:pPr>
        <w:pStyle w:val="Heading3"/>
        <w:rPr>
          <w:lang w:val="en-IN"/>
        </w:rPr>
      </w:pPr>
      <w:bookmarkStart w:id="41" w:name="_Toc203557605"/>
      <w:r>
        <w:rPr>
          <w:lang w:val="en-IN"/>
        </w:rPr>
        <w:t>Final Tool Configuration</w:t>
      </w:r>
      <w:bookmarkEnd w:id="41"/>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59776" behindDoc="0" locked="0" layoutInCell="1" allowOverlap="1" wp14:anchorId="2031E975" wp14:editId="0407F99D">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B30AC56"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5</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69" type="#_x0000_t202" style="position:absolute;left:0;text-align:left;margin-left:0;margin-top:347.7pt;width:394.8pt;height:.05pt;z-index:251659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" stroked="f">
                <v:textbox style="mso-fit-shape-to-text:t" inset="0,0,0,0">
                  <w:txbxContent>
                    <w:p w14:paraId="3C65732C" w14:textId="6B30AC56"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5</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v:textbox>
                <w10:wrap type="topAndBottom" anchorx="margin"/>
              </v:shape>
            </w:pict>
          </mc:Fallback>
        </mc:AlternateContent>
      </w:r>
      <w:r>
        <w:rPr>
          <w:noProof/>
          <w:lang w:val="en-IN"/>
        </w:rPr>
        <w:drawing>
          <wp:anchor distT="0" distB="0" distL="114300" distR="114300" simplePos="0" relativeHeight="251657728" behindDoc="0" locked="0" layoutInCell="1" allowOverlap="1" wp14:anchorId="25FFF6A9" wp14:editId="56C2A385">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 xml:space="preserve">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w:t>
      </w:r>
      <w:proofErr w:type="spellStart"/>
      <w:r w:rsidRPr="003F6219">
        <w:rPr>
          <w:lang w:val="en-IN"/>
        </w:rPr>
        <w:t>center</w:t>
      </w:r>
      <w:proofErr w:type="spellEnd"/>
      <w:r w:rsidRPr="003F6219">
        <w:rPr>
          <w:lang w:val="en-IN"/>
        </w:rPr>
        <w:t xml:space="preserve">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42" w:name="_Toc203557606"/>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42"/>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43" w:name="_Toc203557607"/>
      <w:r w:rsidRPr="00ED7C0F">
        <w:lastRenderedPageBreak/>
        <w:t>PARAMETRIC SLOT LINER INSERTION PIPELINE</w:t>
      </w:r>
      <w:bookmarkEnd w:id="43"/>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44" w:name="_Toc203557608"/>
      <w:r w:rsidRPr="003F6219">
        <w:rPr>
          <w:lang w:val="en-IN"/>
        </w:rPr>
        <w:t>Funnel Application</w:t>
      </w:r>
      <w:bookmarkEnd w:id="44"/>
    </w:p>
    <w:p w14:paraId="17CAA117" w14:textId="7DA0D8BF" w:rsidR="003F6219" w:rsidRDefault="003F6219" w:rsidP="003F6219">
      <w:pPr>
        <w:rPr>
          <w:lang w:val="en-IN"/>
        </w:rPr>
      </w:pPr>
      <w:r w:rsidRPr="003F6219">
        <w:rPr>
          <w:lang w:val="en-IN"/>
        </w:rPr>
        <w:t xml:space="preserve">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w:t>
      </w:r>
      <w:proofErr w:type="spellStart"/>
      <w:r w:rsidRPr="003F6219">
        <w:rPr>
          <w:lang w:val="en-IN"/>
        </w:rPr>
        <w:t>signaling</w:t>
      </w:r>
      <w:proofErr w:type="spellEnd"/>
      <w:r w:rsidRPr="003F6219">
        <w:rPr>
          <w:lang w:val="en-IN"/>
        </w:rPr>
        <w:t xml:space="preserve">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45" w:name="_Toc203557609"/>
      <w:r w:rsidRPr="003F6219">
        <w:rPr>
          <w:lang w:val="en-IN"/>
        </w:rPr>
        <w:t>Slot Liner Positioning and Partial Insertion</w:t>
      </w:r>
      <w:bookmarkEnd w:id="45"/>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46" w:name="_Toc203557610"/>
      <w:r w:rsidRPr="003F6219">
        <w:rPr>
          <w:lang w:val="en-IN"/>
        </w:rPr>
        <w:t>Final Liner Insertion</w:t>
      </w:r>
      <w:bookmarkEnd w:id="46"/>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28110450" w:rsidR="003F6219" w:rsidRDefault="001A5397" w:rsidP="001A5397">
      <w:pPr>
        <w:pStyle w:val="Caption"/>
        <w:rPr>
          <w:sz w:val="20"/>
          <w:lang w:val="en-IN"/>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6</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37A3FD55" w14:textId="7D31182F" w:rsidR="008C0BDD" w:rsidRPr="008C0BDD" w:rsidRDefault="008C0BDD" w:rsidP="008C0BDD">
      <w:pPr>
        <w:pStyle w:val="Heading2"/>
        <w:rPr>
          <w:lang w:val="en-IN"/>
        </w:rPr>
      </w:pPr>
      <w:bookmarkStart w:id="47" w:name="_Toc203557611"/>
      <w:r>
        <w:rPr>
          <w:lang w:val="en-IN"/>
        </w:rPr>
        <w:t>UR Script Based Insertion Control</w:t>
      </w:r>
      <w:bookmarkEnd w:id="47"/>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48" w:name="_Toc203557612"/>
      <w:r>
        <w:rPr>
          <w:lang w:val="en-IN"/>
        </w:rPr>
        <w:lastRenderedPageBreak/>
        <w:t>Tool Process Testing and Validation</w:t>
      </w:r>
      <w:bookmarkEnd w:id="48"/>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58D87A52" w:rsidR="008854BA" w:rsidRPr="008854BA" w:rsidRDefault="008854BA" w:rsidP="008854BA">
      <w:pPr>
        <w:pStyle w:val="Heading2"/>
        <w:rPr>
          <w:lang w:val="en-IN"/>
        </w:rPr>
      </w:pPr>
      <w:bookmarkStart w:id="49" w:name="_Toc203557613"/>
      <w:r>
        <w:rPr>
          <w:noProof/>
        </w:rPr>
        <mc:AlternateContent>
          <mc:Choice Requires="wps">
            <w:drawing>
              <wp:anchor distT="0" distB="0" distL="114300" distR="114300" simplePos="0" relativeHeight="251662848" behindDoc="0" locked="0" layoutInCell="1" allowOverlap="1" wp14:anchorId="08A2C371" wp14:editId="2DF9CF5F">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646C8CE0"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7</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70" type="#_x0000_t202" style="position:absolute;left:0;text-align:left;margin-left:0;margin-top:353.05pt;width:415.8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LoUGg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OhEuhQaAgAAQAQAAA4AAAAAAAAAAAAAAAAALgIAAGRycy9lMm9Eb2MueG1sUEsBAi0A&#10;FAAGAAgAAAAhAKviEd/fAAAACAEAAA8AAAAAAAAAAAAAAAAAdAQAAGRycy9kb3ducmV2LnhtbFBL&#10;BQYAAAAABAAEAPMAAACABQAAAAA=&#10;" stroked="f">
                <v:textbox style="mso-fit-shape-to-text:t" inset="0,0,0,0">
                  <w:txbxContent>
                    <w:p w14:paraId="4ADD6B25" w14:textId="646C8CE0"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7</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v:textbox>
                <w10:wrap type="topAndBottom"/>
              </v:shape>
            </w:pict>
          </mc:Fallback>
        </mc:AlternateContent>
      </w:r>
      <w:r>
        <w:rPr>
          <w:noProof/>
          <w:lang w:val="en-IN"/>
        </w:rPr>
        <w:drawing>
          <wp:anchor distT="0" distB="0" distL="114300" distR="114300" simplePos="0" relativeHeight="251660800" behindDoc="0" locked="0" layoutInCell="1" allowOverlap="1" wp14:anchorId="1765D9BD" wp14:editId="40FFBCC6">
            <wp:simplePos x="0" y="0"/>
            <wp:positionH relativeFrom="margin">
              <wp:align>left</wp:align>
            </wp:positionH>
            <wp:positionV relativeFrom="paragraph">
              <wp:posOffset>426085</wp:posOffset>
            </wp:positionV>
            <wp:extent cx="528066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47">
                      <a:extLst>
                        <a:ext uri="{28A0092B-C50C-407E-A947-70E740481C1C}">
                          <a14:useLocalDpi xmlns:a14="http://schemas.microsoft.com/office/drawing/2010/main" val="0"/>
                        </a:ext>
                      </a:extLst>
                    </a:blip>
                    <a:srcRect l="19447" r="20097"/>
                    <a:stretch>
                      <a:fillRect/>
                    </a:stretch>
                  </pic:blipFill>
                  <pic:spPr bwMode="auto">
                    <a:xfrm>
                      <a:off x="0" y="0"/>
                      <a:ext cx="5280660" cy="4000500"/>
                    </a:xfrm>
                    <a:prstGeom prst="rect">
                      <a:avLst/>
                    </a:prstGeom>
                    <a:ln>
                      <a:noFill/>
                    </a:ln>
                    <a:extLst>
                      <a:ext uri="{53640926-AAD7-44D8-BBD7-CCE9431645EC}">
                        <a14:shadowObscured xmlns:a14="http://schemas.microsoft.com/office/drawing/2010/main"/>
                      </a:ext>
                    </a:extLst>
                  </pic:spPr>
                </pic:pic>
              </a:graphicData>
            </a:graphic>
          </wp:anchor>
        </w:drawing>
      </w:r>
      <w:r w:rsidR="003F6219">
        <w:rPr>
          <w:lang w:val="en-IN"/>
        </w:rPr>
        <w:t>Testing results</w:t>
      </w:r>
      <w:bookmarkEnd w:id="49"/>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50" w:name="_Toc203557614"/>
      <w:r>
        <w:t>Stator A</w:t>
      </w:r>
      <w:bookmarkEnd w:id="50"/>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15609C95" w:rsidR="003F6219"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8</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51" w:name="_Toc203557615"/>
      <w:r>
        <w:rPr>
          <w:lang w:val="en-IN"/>
        </w:rPr>
        <w:t>Stator B</w:t>
      </w:r>
      <w:bookmarkEnd w:id="51"/>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19DDEDED" w:rsidR="00405FB0"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763A70">
        <w:rPr>
          <w:noProof/>
          <w:sz w:val="20"/>
        </w:rPr>
        <w:t>19</w:t>
      </w:r>
      <w:r w:rsidR="00C37BD8">
        <w:rPr>
          <w:sz w:val="20"/>
        </w:rPr>
        <w:fldChar w:fldCharType="end"/>
      </w:r>
      <w:r w:rsidRPr="00373C42">
        <w:rPr>
          <w:sz w:val="20"/>
        </w:rPr>
        <w:t xml:space="preserve"> </w:t>
      </w:r>
      <w:r w:rsidRPr="00373C42">
        <w:rPr>
          <w:sz w:val="20"/>
          <w:lang w:val="en-IN"/>
        </w:rPr>
        <w:t xml:space="preserve">Fig. 11. Error frequency and causes in the preliminary trials for stator B. Poor slot liner profile accounted for </w:t>
      </w:r>
      <w:proofErr w:type="gramStart"/>
      <w:r w:rsidRPr="00373C42">
        <w:rPr>
          <w:sz w:val="20"/>
          <w:lang w:val="en-IN"/>
        </w:rPr>
        <w:t>the most</w:t>
      </w:r>
      <w:proofErr w:type="gramEnd"/>
      <w:r w:rsidRPr="00373C42">
        <w:rPr>
          <w:sz w:val="20"/>
          <w:lang w:val="en-IN"/>
        </w:rPr>
        <w:t xml:space="preserve"> number of errors.</w:t>
      </w:r>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35DB5C7D" w14:textId="47B04DD4" w:rsidR="00405FB0" w:rsidRDefault="00405FB0" w:rsidP="00405FB0">
      <w:pPr>
        <w:pStyle w:val="Heading1"/>
        <w:rPr>
          <w:lang w:val="en-IN"/>
        </w:rPr>
      </w:pPr>
      <w:bookmarkStart w:id="52" w:name="_Toc203557616"/>
      <w:r>
        <w:rPr>
          <w:lang w:val="en-IN"/>
        </w:rPr>
        <w:lastRenderedPageBreak/>
        <w:t>Result Discussion</w:t>
      </w:r>
      <w:bookmarkEnd w:id="52"/>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53" w:name="_Toc203557617"/>
      <w:r>
        <w:rPr>
          <w:lang w:val="en-IN"/>
        </w:rPr>
        <w:lastRenderedPageBreak/>
        <w:t>Outlook</w:t>
      </w:r>
      <w:bookmarkEnd w:id="53"/>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50"/>
          <w:pgSz w:w="11907" w:h="16840"/>
          <w:pgMar w:top="1418" w:right="1418" w:bottom="1701" w:left="1418" w:header="720" w:footer="720" w:gutter="0"/>
          <w:cols w:space="720"/>
        </w:sectPr>
      </w:pPr>
    </w:p>
    <w:p w14:paraId="38D315EB" w14:textId="31A06379" w:rsidR="003A153E" w:rsidRDefault="005F3D41" w:rsidP="005F3D41">
      <w:pPr>
        <w:pStyle w:val="Heading1"/>
      </w:pPr>
      <w:bookmarkStart w:id="54" w:name="_Toc203557618"/>
      <w:r>
        <w:lastRenderedPageBreak/>
        <w:t>Bibliography</w:t>
      </w:r>
      <w:bookmarkEnd w:id="54"/>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3290D3D6" w14:textId="77777777" w:rsidR="00763A70" w:rsidRDefault="007102E0" w:rsidP="00763A70">
          <w:pPr>
            <w:pStyle w:val="CitaviBibliographyHeading"/>
          </w:pPr>
          <w:r>
            <w:fldChar w:fldCharType="begin"/>
          </w:r>
          <w:r>
            <w:instrText>ADDIN CitaviBibliography</w:instrText>
          </w:r>
          <w:r>
            <w:fldChar w:fldCharType="separate"/>
          </w:r>
          <w:r w:rsidR="00763A70">
            <w:t>References</w:t>
          </w:r>
        </w:p>
        <w:p w14:paraId="552CCFE2" w14:textId="77777777" w:rsidR="00763A70" w:rsidRDefault="00763A70" w:rsidP="00763A70">
          <w:pPr>
            <w:pStyle w:val="CitaviBibliographyEntry"/>
          </w:pPr>
          <w:r>
            <w:t>[1]</w:t>
          </w:r>
          <w:r>
            <w:tab/>
          </w:r>
          <w:bookmarkStart w:id="55" w:name="_CTVL0010dd017060ceb4e578d8487358510dd54"/>
          <w:r>
            <w:t>P. Zhao, Z. Li, Z. Xiao, S. Jiang, Z. He, and M. Zhang, "Spatiotemporal characteristics and driving factors of CO2 emissions from road freight transportation,"</w:t>
          </w:r>
          <w:bookmarkEnd w:id="55"/>
          <w:r>
            <w:t xml:space="preserve"> </w:t>
          </w:r>
          <w:r w:rsidRPr="00763A70">
            <w:rPr>
              <w:i/>
            </w:rPr>
            <w:t>Transportation Research Part D: Transport and Environment</w:t>
          </w:r>
          <w:r w:rsidRPr="00763A70">
            <w:t>, vol. 125, p. 103983, 2023, doi: 10.1016/j.trd.2023.103983.</w:t>
          </w:r>
        </w:p>
        <w:p w14:paraId="77F4B1EC" w14:textId="77777777" w:rsidR="00763A70" w:rsidRDefault="00763A70" w:rsidP="00763A70">
          <w:pPr>
            <w:pStyle w:val="CitaviBibliographyEntry"/>
          </w:pPr>
          <w:r>
            <w:t>[2]</w:t>
          </w:r>
          <w:r>
            <w:tab/>
          </w:r>
          <w:bookmarkStart w:id="56" w:name="_CTVL00164a93e9d5ca34137964342600ac69787"/>
          <w:r>
            <w:t>L. Yan, Q. Zhang, B. Zheng, and K. He, "Modeling fuel-, vehicle-type-, and age-specific CO 2 emissions from global on-road vehicles in 1970–2020,"</w:t>
          </w:r>
          <w:bookmarkEnd w:id="56"/>
          <w:r>
            <w:t xml:space="preserve"> </w:t>
          </w:r>
          <w:r w:rsidRPr="00763A70">
            <w:rPr>
              <w:i/>
            </w:rPr>
            <w:t>Earth Syst. Sci. Data</w:t>
          </w:r>
          <w:r w:rsidRPr="00763A70">
            <w:t>, vol. 16, no. 10, pp. 4497–4509, 2024, doi: 10.5194/essd-16-4497-2024.</w:t>
          </w:r>
        </w:p>
        <w:p w14:paraId="333797B8" w14:textId="77777777" w:rsidR="00763A70" w:rsidRDefault="00763A70" w:rsidP="00763A70">
          <w:pPr>
            <w:pStyle w:val="CitaviBibliographyEntry"/>
          </w:pPr>
          <w:r>
            <w:t>[3]</w:t>
          </w:r>
          <w:r>
            <w:tab/>
          </w:r>
          <w:bookmarkStart w:id="57" w:name="_CTVL001083fc287f49840f29b688156957579ac"/>
          <w:r>
            <w:t>X. Song and Y. Hao, "Emission characteristics and health effects of PM2.5 from vehicles in typical areas,"</w:t>
          </w:r>
          <w:bookmarkEnd w:id="57"/>
          <w:r>
            <w:t xml:space="preserve"> </w:t>
          </w:r>
          <w:r w:rsidRPr="00763A70">
            <w:rPr>
              <w:i/>
            </w:rPr>
            <w:t>Frontiers in public health</w:t>
          </w:r>
          <w:r w:rsidRPr="00763A70">
            <w:t>, vol. 12, p. 1326659, 2024, doi: 10.3389/fpubh.2024.1326659.</w:t>
          </w:r>
        </w:p>
        <w:p w14:paraId="1751CCE6" w14:textId="77777777" w:rsidR="00763A70" w:rsidRDefault="00763A70" w:rsidP="00763A70">
          <w:pPr>
            <w:pStyle w:val="CitaviBibliographyEntry"/>
          </w:pPr>
          <w:r>
            <w:t>[4]</w:t>
          </w:r>
          <w:r>
            <w:tab/>
          </w:r>
          <w:bookmarkStart w:id="58" w:name="_CTVL0019a9e34e32f884165a2dd4a47ed06c67f"/>
          <w:r>
            <w:t>A. May</w:t>
          </w:r>
          <w:bookmarkEnd w:id="58"/>
          <w:r>
            <w:t>r</w:t>
          </w:r>
          <w:r w:rsidRPr="00763A70">
            <w:rPr>
              <w:i/>
            </w:rPr>
            <w:t xml:space="preserve"> et al., </w:t>
          </w:r>
          <w:r w:rsidRPr="00763A70">
            <w:t xml:space="preserve">"Electric Motor Production 4.0 – Application Potentials of Industry 4.0 Technologies in the Manufacturing of Electric Motors," in </w:t>
          </w:r>
          <w:r w:rsidRPr="00763A70">
            <w:rPr>
              <w:i/>
            </w:rPr>
            <w:t>2018 8th International Electric Drives Production Conference (EDPC)</w:t>
          </w:r>
          <w:r w:rsidRPr="00763A70">
            <w:t>, Schweinfurt, Germany, Dec. 2018 - Dec. 2018, pp. 1–13.</w:t>
          </w:r>
        </w:p>
        <w:p w14:paraId="31673720" w14:textId="77777777" w:rsidR="00763A70" w:rsidRDefault="00763A70" w:rsidP="00763A70">
          <w:pPr>
            <w:pStyle w:val="CitaviBibliographyEntry"/>
          </w:pPr>
          <w:r>
            <w:t>[5]</w:t>
          </w:r>
          <w:r>
            <w:tab/>
          </w:r>
          <w:bookmarkStart w:id="59" w:name="_CTVL0016c66f672bad340a4916834d26dc9714d"/>
          <w:r>
            <w:t>J. F. Hansen and F. Wendt, "History and State of the Art in Commercial Electric Ship Propulsion, Integrated Power Systems, and Future Trends,"</w:t>
          </w:r>
          <w:bookmarkEnd w:id="59"/>
          <w:r>
            <w:t xml:space="preserve"> </w:t>
          </w:r>
          <w:r w:rsidRPr="00763A70">
            <w:rPr>
              <w:i/>
            </w:rPr>
            <w:t>Proc. IEEE</w:t>
          </w:r>
          <w:r w:rsidRPr="00763A70">
            <w:t>, vol. 103, no. 12, pp. 2229–2242, 2015, doi: 10.1109/JPROC.2015.2458990.</w:t>
          </w:r>
        </w:p>
        <w:p w14:paraId="05F3B28B" w14:textId="77777777" w:rsidR="00763A70" w:rsidRDefault="00763A70" w:rsidP="00763A70">
          <w:pPr>
            <w:pStyle w:val="CitaviBibliographyEntry"/>
          </w:pPr>
          <w:r>
            <w:t>[6]</w:t>
          </w:r>
          <w:r>
            <w:tab/>
          </w:r>
          <w:bookmarkStart w:id="60" w:name="_CTVL001906e66f54fad4bbdaa7a2e9ff5b56157"/>
          <w:r>
            <w:t>M. Chapman, N. Frost, and R. Bruetsch, "Insulation Systems for Rotating Low-Voltage Machines," in pp. 257–260.</w:t>
          </w:r>
        </w:p>
        <w:bookmarkEnd w:id="60"/>
        <w:p w14:paraId="7B2A47A4" w14:textId="77777777" w:rsidR="00763A70" w:rsidRDefault="00763A70" w:rsidP="00763A70">
          <w:pPr>
            <w:pStyle w:val="CitaviBibliographyEntry"/>
          </w:pPr>
          <w:r>
            <w:t>[7]</w:t>
          </w:r>
          <w:r>
            <w:tab/>
          </w:r>
          <w:bookmarkStart w:id="61" w:name="_CTVL001eabd2de4b0cb42aaaf2e9ea5a2e0db0d"/>
          <w:r>
            <w:t>N. Boulange</w:t>
          </w:r>
          <w:bookmarkEnd w:id="61"/>
          <w:r>
            <w:t>r</w:t>
          </w:r>
          <w:r w:rsidRPr="00763A70">
            <w:rPr>
              <w:i/>
            </w:rPr>
            <w:t xml:space="preserve"> et al., </w:t>
          </w:r>
          <w:r w:rsidRPr="00763A70">
            <w:t>"Aramid Based Slot Liners for Low Voltage Electric Motor Applications," in pp. 17–21.</w:t>
          </w:r>
        </w:p>
        <w:p w14:paraId="06FD028E" w14:textId="77777777" w:rsidR="00763A70" w:rsidRDefault="00763A70" w:rsidP="00763A70">
          <w:pPr>
            <w:pStyle w:val="CitaviBibliographyEntry"/>
          </w:pPr>
          <w:r>
            <w:t>[8]</w:t>
          </w:r>
          <w:r>
            <w:tab/>
          </w:r>
          <w:bookmarkStart w:id="62" w:name="_CTVL001d70645af1ff64671b6b530ce5b338212"/>
          <w:r w:rsidRPr="00763A70">
            <w:rPr>
              <w:i/>
            </w:rPr>
            <w:t>2016 XXII International Conference on Electrical Machines (ICEM</w:t>
          </w:r>
          <w:bookmarkEnd w:id="62"/>
          <w:r w:rsidRPr="00763A70">
            <w:rPr>
              <w:i/>
            </w:rPr>
            <w:t>)</w:t>
          </w:r>
          <w:r w:rsidRPr="00763A70">
            <w:t>: IEEE, Sep. 2016 - Sep. 2016.</w:t>
          </w:r>
        </w:p>
        <w:p w14:paraId="5F0BF553" w14:textId="77777777" w:rsidR="00763A70" w:rsidRDefault="00763A70" w:rsidP="00763A70">
          <w:pPr>
            <w:pStyle w:val="CitaviBibliographyEntry"/>
          </w:pPr>
          <w:r>
            <w:t>[9]</w:t>
          </w:r>
          <w:r>
            <w:tab/>
          </w:r>
          <w:bookmarkStart w:id="63" w:name="_CTVL00153867a3b18934fbcb3b64ac1f28c7f19"/>
          <w:r w:rsidRPr="00763A70">
            <w:rPr>
              <w:i/>
            </w:rPr>
            <w:t>Robot-based production of electric motors with hairpin winding technolog</w:t>
          </w:r>
          <w:bookmarkEnd w:id="63"/>
          <w:r w:rsidRPr="00763A70">
            <w:rPr>
              <w:i/>
            </w:rPr>
            <w:t>y</w:t>
          </w:r>
          <w:r w:rsidRPr="00763A70">
            <w:t>, 2019. [Online]. Available: https://​www.iaeng.org​/​publication/​wcecs2019/​wcecs2019_​pp257-​262.pdf</w:t>
          </w:r>
        </w:p>
        <w:p w14:paraId="02D302F7" w14:textId="77777777" w:rsidR="00763A70" w:rsidRDefault="00763A70" w:rsidP="00763A70">
          <w:pPr>
            <w:pStyle w:val="CitaviBibliographyEntry"/>
          </w:pPr>
          <w:r>
            <w:t>[10]</w:t>
          </w:r>
          <w:r>
            <w:tab/>
          </w:r>
          <w:bookmarkStart w:id="64" w:name="_CTVL001fd77225c2d714ec5b4163391439a60d9"/>
          <w:r>
            <w:t>A. Mahr, P. Mathea, A. Vogel, A. Morello, J. Franke, and A. Kühl, "Robotic based Assembly of insulating Sleeves onto Winding Coil Ends of Electric Drive Stators," in</w:t>
          </w:r>
          <w:bookmarkEnd w:id="64"/>
          <w:r>
            <w:t xml:space="preserve"> </w:t>
          </w:r>
          <w:r w:rsidRPr="00763A70">
            <w:rPr>
              <w:i/>
            </w:rPr>
            <w:t>2023 13th International Electric Drives Production Conference (EDPC)</w:t>
          </w:r>
          <w:r w:rsidRPr="00763A70">
            <w:t>, 2023, pp. 1–7.</w:t>
          </w:r>
        </w:p>
        <w:p w14:paraId="3D4D8B96" w14:textId="77777777" w:rsidR="00763A70" w:rsidRDefault="00763A70" w:rsidP="00763A70">
          <w:pPr>
            <w:pStyle w:val="CitaviBibliographyEntry"/>
          </w:pPr>
          <w:r>
            <w:t>[11]</w:t>
          </w:r>
          <w:r>
            <w:tab/>
          </w:r>
          <w:bookmarkStart w:id="65" w:name="_CTVL001ddba603478164beabb342814cc5855e2"/>
          <w:r>
            <w:t>V. Henrich, A. Vogel, M. Baader, J. Franke, and A. Kühl, "Vision-Based Pose Estimation of Superimposed Enameled Wire Ends for Robotic Handling of Powerdense Flat Wire Stators," in</w:t>
          </w:r>
          <w:bookmarkEnd w:id="65"/>
          <w:r>
            <w:t xml:space="preserve"> </w:t>
          </w:r>
          <w:r w:rsidRPr="00763A70">
            <w:rPr>
              <w:i/>
            </w:rPr>
            <w:t>2024 14th International Electric Drives Production Conference (EDPC)</w:t>
          </w:r>
          <w:r w:rsidRPr="00763A70">
            <w:t>, 2024, pp. 1–9.</w:t>
          </w:r>
        </w:p>
        <w:p w14:paraId="2839B1CB" w14:textId="77777777" w:rsidR="00763A70" w:rsidRDefault="00763A70" w:rsidP="00763A70">
          <w:pPr>
            <w:pStyle w:val="CitaviBibliographyEntry"/>
          </w:pPr>
          <w:r>
            <w:t>[12]</w:t>
          </w:r>
          <w:r>
            <w:tab/>
          </w:r>
          <w:bookmarkStart w:id="66" w:name="_CTVL001b7ba2444aed649cdb40e52c9ce7b4a17"/>
          <w:r>
            <w:t>Elmotec Statomat,</w:t>
          </w:r>
          <w:bookmarkEnd w:id="66"/>
          <w:r>
            <w:t xml:space="preserve"> </w:t>
          </w:r>
          <w:r w:rsidRPr="00763A70">
            <w:rPr>
              <w:i/>
            </w:rPr>
            <w:t xml:space="preserve">Slot Insulation - Elmotec Statomat. </w:t>
          </w:r>
          <w:r w:rsidRPr="00763A70">
            <w:t>[Online]. Available: https://​www.elmotec-statomat.eu​/​en/​manufacturing-​process/​slot-​insulation/​</w:t>
          </w:r>
        </w:p>
        <w:p w14:paraId="6692251C" w14:textId="77777777" w:rsidR="00763A70" w:rsidRDefault="00763A70" w:rsidP="00763A70">
          <w:pPr>
            <w:pStyle w:val="CitaviBibliographyEntry"/>
          </w:pPr>
          <w:r>
            <w:lastRenderedPageBreak/>
            <w:t>[13]</w:t>
          </w:r>
          <w:r>
            <w:tab/>
          </w:r>
          <w:bookmarkStart w:id="67" w:name="_CTVL001c9ee9665b6354461bd15ef5f5afcd16f"/>
          <w:r>
            <w:t>NIDE,</w:t>
          </w:r>
          <w:bookmarkEnd w:id="67"/>
          <w:r>
            <w:t xml:space="preserve"> </w:t>
          </w:r>
          <w:r w:rsidRPr="00763A70">
            <w:rPr>
              <w:i/>
            </w:rPr>
            <w:t xml:space="preserve">Automatic Stator Slot Insulation Paper Inserting Machine for Induction Motor Three Phase Motor Winding. </w:t>
          </w:r>
          <w:r w:rsidRPr="00763A70">
            <w:t>[Online]. Available: https://​salesdpti-nide.en.made-in-china.com​/​product/​SKpnekvGAjWL/​China-​Automatic-​Stator-​Slot-​Insulation-​Paper-​Inserting-​Machine-​for-​Induction-​Motor-​Three-​Phase-​Motor-​Winding.html</w:t>
          </w:r>
        </w:p>
        <w:p w14:paraId="13E6A361" w14:textId="77777777" w:rsidR="00763A70" w:rsidRDefault="00763A70" w:rsidP="00763A70">
          <w:pPr>
            <w:pStyle w:val="CitaviBibliographyEntry"/>
          </w:pPr>
          <w:r>
            <w:t>[14]</w:t>
          </w:r>
          <w:r>
            <w:tab/>
          </w:r>
          <w:bookmarkStart w:id="68" w:name="_CTVL00136f7a21b9dcd4dfe961f0893b5d6989b"/>
          <w:r>
            <w:t>Delta Automation Technology,</w:t>
          </w:r>
          <w:bookmarkEnd w:id="68"/>
          <w:r>
            <w:t xml:space="preserve"> </w:t>
          </w:r>
          <w:r w:rsidRPr="00763A70">
            <w:rPr>
              <w:i/>
            </w:rPr>
            <w:t xml:space="preserve">Slot Insulation Machine. </w:t>
          </w:r>
          <w:r w:rsidRPr="00763A70">
            <w:t>[Online]. Available: https://​deltasrl.online​/​en/​avada_​portfolio/​slot-​insulation-​machine/​</w:t>
          </w:r>
        </w:p>
        <w:p w14:paraId="47C950E2" w14:textId="77777777" w:rsidR="00763A70" w:rsidRDefault="00763A70" w:rsidP="00763A70">
          <w:pPr>
            <w:pStyle w:val="CitaviBibliographyEntry"/>
          </w:pPr>
          <w:r>
            <w:t>[15]</w:t>
          </w:r>
          <w:r>
            <w:tab/>
          </w:r>
          <w:bookmarkStart w:id="69" w:name="_CTVL0017220825f586f448c9b909ee4188fb4e1"/>
          <w:r>
            <w:t>BEN Buchele,</w:t>
          </w:r>
          <w:bookmarkEnd w:id="69"/>
          <w:r>
            <w:t xml:space="preserve"> </w:t>
          </w:r>
          <w:r w:rsidRPr="00763A70">
            <w:rPr>
              <w:i/>
            </w:rPr>
            <w:t xml:space="preserve">BEN Buchele Elektromotorenwerke GmbH in Nürnberg. </w:t>
          </w:r>
          <w:r w:rsidRPr="00763A70">
            <w:t>[Online]. Available: https://​www.benbuchele.de​/​</w:t>
          </w:r>
        </w:p>
        <w:p w14:paraId="5476DB62" w14:textId="77777777" w:rsidR="00763A70" w:rsidRDefault="00763A70" w:rsidP="00763A70">
          <w:pPr>
            <w:pStyle w:val="CitaviBibliographyEntry"/>
          </w:pPr>
          <w:r>
            <w:t>[16]</w:t>
          </w:r>
          <w:r>
            <w:tab/>
          </w:r>
          <w:bookmarkStart w:id="70" w:name="_CTVL001a3e9eb81b99344838e66025ffa94e8f9"/>
          <w:r>
            <w:t>D. Mayer, L. Hausmann, N. Maul, L. Reinschmidt, J. Hofmann, and J. Fleischer, "Systematic Investigation of the Grooving Process and its Influence on Slot Insulation of Stators with Hairpin Technology," in pp. 1–7.</w:t>
          </w:r>
        </w:p>
        <w:bookmarkEnd w:id="70"/>
        <w:p w14:paraId="0F19391D" w14:textId="77777777" w:rsidR="00763A70" w:rsidRDefault="00763A70" w:rsidP="00763A70">
          <w:pPr>
            <w:pStyle w:val="CitaviBibliographyEntry"/>
          </w:pPr>
          <w:r>
            <w:t>[17]</w:t>
          </w:r>
          <w:r>
            <w:tab/>
          </w:r>
          <w:bookmarkStart w:id="71" w:name="_CTVL0018431e74471014cf2919354259570363a"/>
          <w:r>
            <w:t>Automation International,</w:t>
          </w:r>
          <w:bookmarkEnd w:id="71"/>
          <w:r>
            <w:t xml:space="preserve"> </w:t>
          </w:r>
          <w:r w:rsidRPr="00763A70">
            <w:rPr>
              <w:i/>
            </w:rPr>
            <w:t xml:space="preserve">Flexibility and Efficiency in Small Batch Production through Automation. </w:t>
          </w:r>
          <w:r w:rsidRPr="00763A70">
            <w:t>[Online]. Available: https://​www.automation-mag.com​/​news/​91746-​flexibility-​and-​efficiency-​in-​small-​batch-​production-​through-​automation</w:t>
          </w:r>
        </w:p>
        <w:p w14:paraId="444ED300" w14:textId="77777777" w:rsidR="00763A70" w:rsidRDefault="00763A70" w:rsidP="00763A70">
          <w:pPr>
            <w:pStyle w:val="CitaviBibliographyEntry"/>
          </w:pPr>
          <w:r>
            <w:t>[18]</w:t>
          </w:r>
          <w:r>
            <w:tab/>
          </w:r>
          <w:bookmarkStart w:id="72" w:name="_CTVL001b6200ec761074e7c96fef096912dd469"/>
          <w:r>
            <w:t>Y. Kore</w:t>
          </w:r>
          <w:bookmarkEnd w:id="72"/>
          <w:r>
            <w:t>n</w:t>
          </w:r>
          <w:r w:rsidRPr="00763A70">
            <w:rPr>
              <w:i/>
            </w:rPr>
            <w:t xml:space="preserve"> et al., </w:t>
          </w:r>
          <w:r w:rsidRPr="00763A70">
            <w:t xml:space="preserve">"Reconfigurable Manufacturing Systems," </w:t>
          </w:r>
          <w:r w:rsidRPr="00763A70">
            <w:rPr>
              <w:i/>
            </w:rPr>
            <w:t>CIRP Annals</w:t>
          </w:r>
          <w:r w:rsidRPr="00763A70">
            <w:t>, vol. 48, no. 2, pp. 527–540, 1999, doi: 10.1016/s0007-8506(07)63232-6.</w:t>
          </w:r>
        </w:p>
        <w:p w14:paraId="335F80C8" w14:textId="77777777" w:rsidR="00763A70" w:rsidRDefault="00763A70" w:rsidP="00763A70">
          <w:pPr>
            <w:pStyle w:val="CitaviBibliographyEntry"/>
          </w:pPr>
          <w:r>
            <w:t>[19]</w:t>
          </w:r>
          <w:r>
            <w:tab/>
          </w:r>
          <w:bookmarkStart w:id="73" w:name="_CTVL001c48bbfbceba5449885562aad7e5fbe61"/>
          <w:r>
            <w:t>R. Wrobel, S. J. Williamson, N. Simpson, S. Ayat, J. Yon, and P. H. Mellor, "Impact of slot shape on loss and thermal behaviour of open-slot modular stator windings," in</w:t>
          </w:r>
          <w:bookmarkEnd w:id="73"/>
          <w:r>
            <w:t xml:space="preserve"> </w:t>
          </w:r>
          <w:r w:rsidRPr="00763A70">
            <w:rPr>
              <w:i/>
            </w:rPr>
            <w:t>2015 IEEE Energy Conversion Congress and Exposition (ECCE)</w:t>
          </w:r>
          <w:r w:rsidRPr="00763A70">
            <w:t>, Montreal, QC, Canada, Sep. 2015 - Sep. 2015, pp. 4433–4440.</w:t>
          </w:r>
        </w:p>
        <w:p w14:paraId="7041B98C" w14:textId="77777777" w:rsidR="00763A70" w:rsidRDefault="00763A70" w:rsidP="00763A70">
          <w:pPr>
            <w:pStyle w:val="CitaviBibliographyEntry"/>
          </w:pPr>
          <w:r>
            <w:t>[20]</w:t>
          </w:r>
          <w:r>
            <w:tab/>
          </w:r>
          <w:bookmarkStart w:id="74" w:name="_CTVL00109d77e46fb8a4c03a6ec12133c448de6"/>
          <w:r>
            <w:t>L. L. Wang, J. X. Shen, P. Luk, W. Z. Fei, C. F. Wang, and H. Hao, "Development of a Magnetic-Geared Permanent-Magnet Brushless Motor,"</w:t>
          </w:r>
          <w:bookmarkEnd w:id="74"/>
          <w:r>
            <w:t xml:space="preserve"> </w:t>
          </w:r>
          <w:r w:rsidRPr="00763A70">
            <w:rPr>
              <w:i/>
            </w:rPr>
            <w:t>IEEE Trans. Magn.</w:t>
          </w:r>
          <w:r w:rsidRPr="00763A70">
            <w:t>, vol. 45, no. 10, pp. 4578–4581, 2009, doi: 10.1109/tmag.2009.2023071.</w:t>
          </w:r>
        </w:p>
        <w:p w14:paraId="5E3222F2" w14:textId="77777777" w:rsidR="00763A70" w:rsidRDefault="00763A70" w:rsidP="00763A70">
          <w:pPr>
            <w:pStyle w:val="CitaviBibliographyEntry"/>
          </w:pPr>
          <w:r>
            <w:t>[21]</w:t>
          </w:r>
          <w:r>
            <w:tab/>
          </w:r>
          <w:bookmarkStart w:id="75" w:name="_CTVL00147983015be2c4d4d9c0273b944a5a8ea"/>
          <w:r>
            <w:t>The Gund Company,</w:t>
          </w:r>
          <w:bookmarkEnd w:id="75"/>
          <w:r>
            <w:t xml:space="preserve"> </w:t>
          </w:r>
          <w:r w:rsidRPr="00763A70">
            <w:rPr>
              <w:i/>
            </w:rPr>
            <w:t xml:space="preserve">Generator Slot Liner Selection Guide. </w:t>
          </w:r>
          <w:r w:rsidRPr="00763A70">
            <w:t>[Online]. Available: https://​thegundcompany.com​/​wp-​content/​uploads/​2024/​03/​Slot-​Liner-​Selection-​Guide-​The-​Gund-​Company.pdf (accessed: Jul. 10 2025).</w:t>
          </w:r>
        </w:p>
        <w:p w14:paraId="0590B578" w14:textId="77777777" w:rsidR="00763A70" w:rsidRDefault="00763A70" w:rsidP="00763A70">
          <w:pPr>
            <w:pStyle w:val="CitaviBibliographyEntry"/>
          </w:pPr>
          <w:r>
            <w:t>[22]</w:t>
          </w:r>
          <w:r>
            <w:tab/>
          </w:r>
          <w:bookmarkStart w:id="76" w:name="_CTVL0013d2e3f24b13449e0910934a4f3952b00"/>
          <w:r>
            <w:t>G. Singh and V. K. Banga, "Robots and its types for industrial applications,"</w:t>
          </w:r>
          <w:bookmarkEnd w:id="76"/>
          <w:r>
            <w:t xml:space="preserve"> </w:t>
          </w:r>
          <w:r w:rsidRPr="00763A70">
            <w:rPr>
              <w:i/>
            </w:rPr>
            <w:t>Materials Today: Proceedings</w:t>
          </w:r>
          <w:r w:rsidRPr="00763A70">
            <w:t>, vol. 60, pp. 1779–1786, 2022, doi: 10.1016/j.matpr.2021.12.426.</w:t>
          </w:r>
        </w:p>
        <w:p w14:paraId="55A6A063" w14:textId="77777777" w:rsidR="00763A70" w:rsidRDefault="00763A70" w:rsidP="00763A70">
          <w:pPr>
            <w:pStyle w:val="CitaviBibliographyEntry"/>
          </w:pPr>
          <w:r>
            <w:t>[23]</w:t>
          </w:r>
          <w:r>
            <w:tab/>
          </w:r>
          <w:bookmarkStart w:id="77" w:name="_CTVL001f9b08c4336c945c491726075eae5f4b4"/>
          <w:r>
            <w:t>M. Shariatee, A. Akbarzadeh, A. Mousavi, and S. Alimardani, "Design of an economical SCARA robot for industrial applications," in pp. 534–539.</w:t>
          </w:r>
        </w:p>
        <w:bookmarkEnd w:id="77"/>
        <w:p w14:paraId="2B5F4A7C" w14:textId="77777777" w:rsidR="00763A70" w:rsidRDefault="00763A70" w:rsidP="00763A70">
          <w:pPr>
            <w:pStyle w:val="CitaviBibliographyEntry"/>
          </w:pPr>
          <w:r>
            <w:t>[24]</w:t>
          </w:r>
          <w:r>
            <w:tab/>
          </w:r>
          <w:bookmarkStart w:id="78" w:name="_CTVL001ea552e296b274672b840a797117474fa"/>
          <w:r>
            <w:t>P. Sanz, "Robotics: Modeling, Planning, and Control (Siciliano, B. et al; 2009) [On the Shelf],"</w:t>
          </w:r>
          <w:bookmarkEnd w:id="78"/>
          <w:r>
            <w:t xml:space="preserve"> </w:t>
          </w:r>
          <w:r w:rsidRPr="00763A70">
            <w:rPr>
              <w:i/>
            </w:rPr>
            <w:t>IEEE Robot. Automat. Mag.</w:t>
          </w:r>
          <w:r w:rsidRPr="00763A70">
            <w:t>, vol. 16, no. 4, p. 101, 2009, doi: 10.1109/MRA.2009.934833.</w:t>
          </w:r>
        </w:p>
        <w:p w14:paraId="5B0674A6" w14:textId="77777777" w:rsidR="00763A70" w:rsidRDefault="00763A70" w:rsidP="00763A70">
          <w:pPr>
            <w:pStyle w:val="CitaviBibliographyEntry"/>
          </w:pPr>
          <w:r>
            <w:t>[25]</w:t>
          </w:r>
          <w:r>
            <w:tab/>
          </w:r>
          <w:bookmarkStart w:id="79" w:name="_CTVL0010c2aaf79fba841c09bb7ec25e05ce2df"/>
          <w:r>
            <w:t>Universal Robots,</w:t>
          </w:r>
          <w:bookmarkEnd w:id="79"/>
          <w:r>
            <w:t xml:space="preserve"> </w:t>
          </w:r>
          <w:r w:rsidRPr="00763A70">
            <w:rPr>
              <w:i/>
            </w:rPr>
            <w:t xml:space="preserve">DH Parameters for calculations of kinematics and dynamics. </w:t>
          </w:r>
          <w:r w:rsidRPr="00763A70">
            <w:t>[Online]. Available: https://​www.universal-robots.com​/​articles/​ur/​application-​installation/​dh-​parameters-​for-​calculations-​of-​kinematics-​and-​dynamics/​</w:t>
          </w:r>
        </w:p>
        <w:p w14:paraId="4D6BC144" w14:textId="77777777" w:rsidR="00763A70" w:rsidRDefault="00763A70" w:rsidP="00763A70">
          <w:pPr>
            <w:pStyle w:val="CitaviBibliographyEntry"/>
          </w:pPr>
          <w:r>
            <w:lastRenderedPageBreak/>
            <w:t>[26]</w:t>
          </w:r>
          <w:r>
            <w:tab/>
          </w:r>
          <w:bookmarkStart w:id="80" w:name="_CTVL0012ce7d3fdae2c4e9d9f3f2a0710370d64"/>
          <w:r>
            <w:t>Universal Robots,</w:t>
          </w:r>
          <w:bookmarkEnd w:id="80"/>
          <w:r>
            <w:t xml:space="preserve"> </w:t>
          </w:r>
          <w:r w:rsidRPr="00763A70">
            <w:rPr>
              <w:i/>
            </w:rPr>
            <w:t xml:space="preserve">UR10e User Manual. </w:t>
          </w:r>
          <w:r w:rsidRPr="00763A70">
            <w:t>[Online]. Available: https://​www.universal-robots.com​/​manuals/​EN/​PDF/​SW5_​19/​user-​manual-​UR10e-​PDF_​online/​711-​039-​00_​UR10e_​User_​Manual_​en_​Global.pdf (accessed: 15-072025).</w:t>
          </w:r>
        </w:p>
        <w:p w14:paraId="66A3A629" w14:textId="77777777" w:rsidR="00763A70" w:rsidRDefault="00763A70" w:rsidP="00763A70">
          <w:pPr>
            <w:pStyle w:val="CitaviBibliographyEntry"/>
          </w:pPr>
          <w:r>
            <w:t>[27]</w:t>
          </w:r>
          <w:r>
            <w:tab/>
          </w:r>
          <w:bookmarkStart w:id="81" w:name="_CTVL001c7748f8923ed498e9c1586fd2544f82b"/>
          <w:r>
            <w:t>K. Eshraghi, P. Jiang, D. Suraci, and M. Atherton, "Preliminary Study of End-Effector Compliance for Reducing Insertion Force in Automated Fluid Coupling for Trains,"</w:t>
          </w:r>
          <w:bookmarkEnd w:id="81"/>
          <w:r>
            <w:t xml:space="preserve"> </w:t>
          </w:r>
          <w:r w:rsidRPr="00763A70">
            <w:rPr>
              <w:i/>
            </w:rPr>
            <w:t>JID</w:t>
          </w:r>
          <w:r w:rsidRPr="00763A70">
            <w:t>, vol. 24, 3-4, pp. 139–161, 2022, doi: 10.3233/JID200017.</w:t>
          </w:r>
        </w:p>
        <w:p w14:paraId="10AFE073" w14:textId="77777777" w:rsidR="00763A70" w:rsidRDefault="00763A70" w:rsidP="00763A70">
          <w:pPr>
            <w:pStyle w:val="CitaviBibliographyEntry"/>
          </w:pPr>
          <w:r>
            <w:t>[28]</w:t>
          </w:r>
          <w:r>
            <w:tab/>
          </w:r>
          <w:bookmarkStart w:id="82" w:name="_CTVL001d8d83f1d064d419fbab92107e09b06d5"/>
          <w:r>
            <w:t>P. Georgi, S. Ehnert, K. Güzel, and H.-C. Möhring, "Design and simulation of a multisensory-multi-process end-effector for application to various kinematics,"</w:t>
          </w:r>
          <w:bookmarkEnd w:id="82"/>
          <w:r>
            <w:t xml:space="preserve"> </w:t>
          </w:r>
          <w:r w:rsidRPr="00763A70">
            <w:rPr>
              <w:i/>
            </w:rPr>
            <w:t>Procedia CIRP</w:t>
          </w:r>
          <w:r w:rsidRPr="00763A70">
            <w:t>, vol. 130, pp. 915–923, 2024, doi: 10.1016/j.procir.2024.10.185.</w:t>
          </w:r>
        </w:p>
        <w:p w14:paraId="5AF5540E" w14:textId="77777777" w:rsidR="00763A70" w:rsidRDefault="00763A70" w:rsidP="00763A70">
          <w:pPr>
            <w:pStyle w:val="CitaviBibliographyEntry"/>
          </w:pPr>
          <w:r>
            <w:t>[29]</w:t>
          </w:r>
          <w:r>
            <w:tab/>
          </w:r>
          <w:bookmarkStart w:id="83" w:name="_CTVL001558862bf980f4aacac032fdf66aeace7"/>
          <w:r>
            <w:t>M. Gu</w:t>
          </w:r>
          <w:bookmarkEnd w:id="83"/>
          <w:r>
            <w:t>o</w:t>
          </w:r>
          <w:r w:rsidRPr="00763A70">
            <w:rPr>
              <w:i/>
            </w:rPr>
            <w:t xml:space="preserve"> et al., </w:t>
          </w:r>
          <w:r w:rsidRPr="00763A70">
            <w:t xml:space="preserve">"Design of parallel-jaw gripper tip surfaces for robust grasping," in </w:t>
          </w:r>
          <w:r w:rsidRPr="00763A70">
            <w:rPr>
              <w:i/>
            </w:rPr>
            <w:t>2017 IEEE International Conference on Robotics and Automation (ICRA)</w:t>
          </w:r>
          <w:r w:rsidRPr="00763A70">
            <w:t>, Singapore, Singapore, May. 2017 - Jun. 2017, pp. 2831–2838.</w:t>
          </w:r>
        </w:p>
        <w:p w14:paraId="66788779" w14:textId="77777777" w:rsidR="00763A70" w:rsidRDefault="00763A70" w:rsidP="00763A70">
          <w:pPr>
            <w:pStyle w:val="CitaviBibliographyEntry"/>
          </w:pPr>
          <w:r>
            <w:t>[30]</w:t>
          </w:r>
          <w:r>
            <w:tab/>
          </w:r>
          <w:bookmarkStart w:id="84" w:name="_CTVL0017f32eca8b41a40b1968da99b3578c562"/>
          <w:r>
            <w:t>M. Liu, L. Hao, W. Zhang, and Z. Zhao, "A novel design of shape-memory alloy-based soft robotic gripper with variable stiffness,"</w:t>
          </w:r>
          <w:bookmarkEnd w:id="84"/>
          <w:r>
            <w:t xml:space="preserve"> </w:t>
          </w:r>
          <w:r w:rsidRPr="00763A70">
            <w:rPr>
              <w:i/>
            </w:rPr>
            <w:t>International Journal of Advanced Robotic Systems</w:t>
          </w:r>
          <w:r w:rsidRPr="00763A70">
            <w:t>, vol. 17, no. 1, 2020, doi: 10.1177/1729881420907813.</w:t>
          </w:r>
        </w:p>
        <w:p w14:paraId="64677571" w14:textId="1AB1D2D4" w:rsidR="007102E0" w:rsidRDefault="00763A70" w:rsidP="00763A70">
          <w:pPr>
            <w:pStyle w:val="CitaviBibliographyEntry"/>
          </w:pPr>
          <w:r>
            <w:t>[31]</w:t>
          </w:r>
          <w:r>
            <w:tab/>
          </w:r>
          <w:bookmarkStart w:id="85" w:name="_CTVL001f314be2e4bf246c9839685ab18247f93"/>
          <w:r>
            <w:t>HITBOT,</w:t>
          </w:r>
          <w:bookmarkEnd w:id="85"/>
          <w:r>
            <w:t xml:space="preserve"> </w:t>
          </w:r>
          <w:r w:rsidRPr="00763A70">
            <w:rPr>
              <w:i/>
            </w:rPr>
            <w:t xml:space="preserve">Commonly used robotic Grippers. </w:t>
          </w:r>
          <w:r w:rsidRPr="00763A70">
            <w:t>[Online]. Available: https://​www.hitbotrobot.com​/​commonly-​used-​electric-​grippers/​ (accessed: Jul. 24 2025).</w:t>
          </w:r>
          <w:r w:rsidR="007102E0">
            <w:fldChar w:fldCharType="end"/>
          </w:r>
        </w:p>
      </w:sdtContent>
    </w:sdt>
    <w:p w14:paraId="75D09FDB" w14:textId="77777777" w:rsidR="007102E0" w:rsidRPr="005F3D41" w:rsidRDefault="007102E0" w:rsidP="007102E0"/>
    <w:sectPr w:rsidR="007102E0" w:rsidRPr="005F3D41">
      <w:headerReference w:type="default" r:id="rId51"/>
      <w:footerReference w:type="default" r:id="rId52"/>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D02EA" w14:textId="77777777" w:rsidR="0010735D" w:rsidRDefault="0010735D">
      <w:r>
        <w:separator/>
      </w:r>
    </w:p>
  </w:endnote>
  <w:endnote w:type="continuationSeparator" w:id="0">
    <w:p w14:paraId="27A516FE" w14:textId="77777777" w:rsidR="0010735D" w:rsidRDefault="00107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26DF6A" w14:textId="77777777" w:rsidR="0010735D" w:rsidRDefault="0010735D">
      <w:r>
        <w:separator/>
      </w:r>
    </w:p>
  </w:footnote>
  <w:footnote w:type="continuationSeparator" w:id="0">
    <w:p w14:paraId="4B85926F" w14:textId="77777777" w:rsidR="0010735D" w:rsidRDefault="001073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6D052BF0" w:rsidR="003A153E" w:rsidRDefault="00000000">
    <w:pPr>
      <w:pStyle w:val="Header"/>
      <w:pBdr>
        <w:bottom w:val="single" w:sz="6" w:space="1" w:color="000000"/>
      </w:pBdr>
      <w:rPr>
        <w:rFonts w:cs="Arial"/>
      </w:rPr>
    </w:pPr>
    <w:r>
      <w:rPr>
        <w:rFonts w:cs="Arial"/>
      </w:rPr>
      <w:fldChar w:fldCharType="begin"/>
    </w:r>
    <w:r>
      <w:rPr>
        <w:rFonts w:cs="Arial"/>
      </w:rPr>
      <w:instrText xml:space="preserve"> STYLEREF  Verzeichnisse </w:instrText>
    </w:r>
    <w:r>
      <w:rPr>
        <w:rFonts w:cs="Arial"/>
      </w:rPr>
      <w:fldChar w:fldCharType="separate"/>
    </w:r>
    <w:r w:rsidR="00581DF7">
      <w:rPr>
        <w:rFonts w:cs="Arial"/>
        <w:noProof/>
      </w:rPr>
      <w:t>Table of Abbreviations</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1F49682C" w:rsidR="003A153E" w:rsidRDefault="00000000">
    <w:pPr>
      <w:pStyle w:val="Header"/>
      <w:pBdr>
        <w:bottom w:val="single" w:sz="6" w:space="1" w:color="000000"/>
      </w:pBdr>
      <w:rPr>
        <w:rFonts w:cs="Arial"/>
      </w:rPr>
    </w:pPr>
    <w:r>
      <w:rPr>
        <w:rFonts w:cs="Arial"/>
      </w:rPr>
      <w:fldChar w:fldCharType="begin"/>
    </w:r>
    <w:r>
      <w:rPr>
        <w:rFonts w:cs="Arial"/>
      </w:rPr>
      <w:instrText xml:space="preserve"> </w:instrText>
    </w:r>
    <w:r>
      <w:rPr>
        <w:rFonts w:cs="Arial"/>
        <w:bCs/>
      </w:rPr>
      <w:instrText>STYLEREF "Literaturverzeichnis"</w:instrText>
    </w:r>
    <w:r>
      <w:rPr>
        <w:rFonts w:cs="Arial"/>
      </w:rPr>
      <w:fldChar w:fldCharType="separate"/>
    </w:r>
    <w:r w:rsidR="000730C1">
      <w:rPr>
        <w:rFonts w:cs="Arial"/>
        <w:b/>
        <w:bCs/>
        <w:noProof/>
        <w:lang w:val="en-US"/>
      </w:rPr>
      <w:t>Error! Use the Home tab to apply Literaturverzeichnis to the text that you want to appear here.</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9</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6ED4"/>
    <w:rsid w:val="00052607"/>
    <w:rsid w:val="00057601"/>
    <w:rsid w:val="000730C1"/>
    <w:rsid w:val="0008178B"/>
    <w:rsid w:val="00097147"/>
    <w:rsid w:val="000A0836"/>
    <w:rsid w:val="000A4E86"/>
    <w:rsid w:val="0010735D"/>
    <w:rsid w:val="0010739A"/>
    <w:rsid w:val="00113128"/>
    <w:rsid w:val="001226B2"/>
    <w:rsid w:val="0014655B"/>
    <w:rsid w:val="00170A71"/>
    <w:rsid w:val="001A327A"/>
    <w:rsid w:val="001A5397"/>
    <w:rsid w:val="001B7B00"/>
    <w:rsid w:val="001C3B27"/>
    <w:rsid w:val="001D2036"/>
    <w:rsid w:val="001D4F18"/>
    <w:rsid w:val="00215C08"/>
    <w:rsid w:val="00231964"/>
    <w:rsid w:val="0025029F"/>
    <w:rsid w:val="00252531"/>
    <w:rsid w:val="00263C5A"/>
    <w:rsid w:val="002C4DB1"/>
    <w:rsid w:val="002C7B7D"/>
    <w:rsid w:val="002F2AE2"/>
    <w:rsid w:val="00326F8A"/>
    <w:rsid w:val="00347F58"/>
    <w:rsid w:val="00352D42"/>
    <w:rsid w:val="0036196E"/>
    <w:rsid w:val="00364B28"/>
    <w:rsid w:val="00371A76"/>
    <w:rsid w:val="00373C42"/>
    <w:rsid w:val="0039024F"/>
    <w:rsid w:val="003A153E"/>
    <w:rsid w:val="003B450C"/>
    <w:rsid w:val="003D1A5C"/>
    <w:rsid w:val="003D2620"/>
    <w:rsid w:val="003E5E6E"/>
    <w:rsid w:val="003F0355"/>
    <w:rsid w:val="003F6219"/>
    <w:rsid w:val="00401424"/>
    <w:rsid w:val="00405FB0"/>
    <w:rsid w:val="00411DBF"/>
    <w:rsid w:val="00423921"/>
    <w:rsid w:val="00452505"/>
    <w:rsid w:val="004A17E1"/>
    <w:rsid w:val="004A5B7B"/>
    <w:rsid w:val="004B633A"/>
    <w:rsid w:val="004D61F8"/>
    <w:rsid w:val="004F4F1C"/>
    <w:rsid w:val="005053D4"/>
    <w:rsid w:val="005143F0"/>
    <w:rsid w:val="00536C86"/>
    <w:rsid w:val="00562CE9"/>
    <w:rsid w:val="00576EE9"/>
    <w:rsid w:val="00581DF7"/>
    <w:rsid w:val="005919ED"/>
    <w:rsid w:val="005C2A88"/>
    <w:rsid w:val="005D71DB"/>
    <w:rsid w:val="005F3D41"/>
    <w:rsid w:val="005F480E"/>
    <w:rsid w:val="005F5792"/>
    <w:rsid w:val="005F6233"/>
    <w:rsid w:val="00601CDF"/>
    <w:rsid w:val="00610638"/>
    <w:rsid w:val="00621729"/>
    <w:rsid w:val="00637578"/>
    <w:rsid w:val="006623FC"/>
    <w:rsid w:val="00675127"/>
    <w:rsid w:val="00696FAC"/>
    <w:rsid w:val="006A7502"/>
    <w:rsid w:val="006B6F0D"/>
    <w:rsid w:val="006D66D3"/>
    <w:rsid w:val="006E625A"/>
    <w:rsid w:val="006E7DFF"/>
    <w:rsid w:val="00705B08"/>
    <w:rsid w:val="007102E0"/>
    <w:rsid w:val="00710F0B"/>
    <w:rsid w:val="007322C5"/>
    <w:rsid w:val="00732B8A"/>
    <w:rsid w:val="00754425"/>
    <w:rsid w:val="00763A70"/>
    <w:rsid w:val="007907DA"/>
    <w:rsid w:val="0079193C"/>
    <w:rsid w:val="007A77DF"/>
    <w:rsid w:val="0080393C"/>
    <w:rsid w:val="00811FCB"/>
    <w:rsid w:val="0081351E"/>
    <w:rsid w:val="008214EF"/>
    <w:rsid w:val="00822472"/>
    <w:rsid w:val="00823AF3"/>
    <w:rsid w:val="0083128A"/>
    <w:rsid w:val="00831E14"/>
    <w:rsid w:val="008558CC"/>
    <w:rsid w:val="008854BA"/>
    <w:rsid w:val="008873EF"/>
    <w:rsid w:val="008C0BDD"/>
    <w:rsid w:val="008E0C8F"/>
    <w:rsid w:val="009139B0"/>
    <w:rsid w:val="00920964"/>
    <w:rsid w:val="009227F0"/>
    <w:rsid w:val="0092425D"/>
    <w:rsid w:val="00925758"/>
    <w:rsid w:val="0092654B"/>
    <w:rsid w:val="0093647B"/>
    <w:rsid w:val="009543CE"/>
    <w:rsid w:val="00956037"/>
    <w:rsid w:val="00963055"/>
    <w:rsid w:val="00977FDD"/>
    <w:rsid w:val="0099654F"/>
    <w:rsid w:val="009A3628"/>
    <w:rsid w:val="009A4FBF"/>
    <w:rsid w:val="009F1118"/>
    <w:rsid w:val="00A476A0"/>
    <w:rsid w:val="00A66CA4"/>
    <w:rsid w:val="00A70F1A"/>
    <w:rsid w:val="00A86D87"/>
    <w:rsid w:val="00A908C0"/>
    <w:rsid w:val="00AB312D"/>
    <w:rsid w:val="00AC39C3"/>
    <w:rsid w:val="00AE2C91"/>
    <w:rsid w:val="00AF61E3"/>
    <w:rsid w:val="00B03B88"/>
    <w:rsid w:val="00B05EF1"/>
    <w:rsid w:val="00B22FAB"/>
    <w:rsid w:val="00B24B08"/>
    <w:rsid w:val="00B36156"/>
    <w:rsid w:val="00B65099"/>
    <w:rsid w:val="00B73D5F"/>
    <w:rsid w:val="00B97BD3"/>
    <w:rsid w:val="00BF0D64"/>
    <w:rsid w:val="00C00E33"/>
    <w:rsid w:val="00C04394"/>
    <w:rsid w:val="00C100B7"/>
    <w:rsid w:val="00C3128B"/>
    <w:rsid w:val="00C34CFC"/>
    <w:rsid w:val="00C37BD8"/>
    <w:rsid w:val="00C62C67"/>
    <w:rsid w:val="00C74C99"/>
    <w:rsid w:val="00C921F8"/>
    <w:rsid w:val="00C962A0"/>
    <w:rsid w:val="00CA34E8"/>
    <w:rsid w:val="00CB2A94"/>
    <w:rsid w:val="00CB52BC"/>
    <w:rsid w:val="00CB7558"/>
    <w:rsid w:val="00CB7A65"/>
    <w:rsid w:val="00CE3A05"/>
    <w:rsid w:val="00CE4947"/>
    <w:rsid w:val="00CF55A2"/>
    <w:rsid w:val="00D00770"/>
    <w:rsid w:val="00D040E7"/>
    <w:rsid w:val="00D046B2"/>
    <w:rsid w:val="00D13515"/>
    <w:rsid w:val="00D1785F"/>
    <w:rsid w:val="00D8534D"/>
    <w:rsid w:val="00D90BB1"/>
    <w:rsid w:val="00DA31D7"/>
    <w:rsid w:val="00DA3669"/>
    <w:rsid w:val="00DA65DB"/>
    <w:rsid w:val="00DC2D95"/>
    <w:rsid w:val="00DE0431"/>
    <w:rsid w:val="00DE074A"/>
    <w:rsid w:val="00DF007C"/>
    <w:rsid w:val="00DF5394"/>
    <w:rsid w:val="00DF5557"/>
    <w:rsid w:val="00E05FCA"/>
    <w:rsid w:val="00E114F2"/>
    <w:rsid w:val="00E3077E"/>
    <w:rsid w:val="00E335C8"/>
    <w:rsid w:val="00E37956"/>
    <w:rsid w:val="00E55CA2"/>
    <w:rsid w:val="00E70111"/>
    <w:rsid w:val="00E86EC4"/>
    <w:rsid w:val="00E93BF2"/>
    <w:rsid w:val="00EA5AE1"/>
    <w:rsid w:val="00EC1299"/>
    <w:rsid w:val="00EC1368"/>
    <w:rsid w:val="00EC4266"/>
    <w:rsid w:val="00ED7C0F"/>
    <w:rsid w:val="00EE492A"/>
    <w:rsid w:val="00EF689E"/>
    <w:rsid w:val="00F0326A"/>
    <w:rsid w:val="00F26CE2"/>
    <w:rsid w:val="00F60F21"/>
    <w:rsid w:val="00F71B38"/>
    <w:rsid w:val="00F73676"/>
    <w:rsid w:val="00F752C7"/>
    <w:rsid w:val="00F959C7"/>
    <w:rsid w:val="00FA314A"/>
    <w:rsid w:val="00FB5C91"/>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gi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gif"/><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header" Target="header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gif"/><Relationship Id="rId29" Type="http://schemas.openxmlformats.org/officeDocument/2006/relationships/image" Target="media/image17.png"/><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7.gif"/><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w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gif"/><Relationship Id="rId41" Type="http://schemas.openxmlformats.org/officeDocument/2006/relationships/image" Target="media/image29.jpe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image" Target="media/image11.gi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D24315D0BDCF4EF98A01955509F99F26"/>
        <w:category>
          <w:name w:val="General"/>
          <w:gallery w:val="placeholder"/>
        </w:category>
        <w:types>
          <w:type w:val="bbPlcHdr"/>
        </w:types>
        <w:behaviors>
          <w:behavior w:val="content"/>
        </w:behaviors>
        <w:guid w:val="{F60D50ED-2F08-479A-A498-13142937475F}"/>
      </w:docPartPr>
      <w:docPartBody>
        <w:p w:rsidR="004A2AF3" w:rsidRDefault="00692EE1" w:rsidP="00692EE1">
          <w:pPr>
            <w:pStyle w:val="D24315D0BDCF4EF98A01955509F99F26"/>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93D2A"/>
    <w:rsid w:val="0010739A"/>
    <w:rsid w:val="00161034"/>
    <w:rsid w:val="00193C1E"/>
    <w:rsid w:val="001B7B00"/>
    <w:rsid w:val="001D4F18"/>
    <w:rsid w:val="00216A86"/>
    <w:rsid w:val="00217B1E"/>
    <w:rsid w:val="002729CB"/>
    <w:rsid w:val="002A0CAE"/>
    <w:rsid w:val="00321CDC"/>
    <w:rsid w:val="0036196E"/>
    <w:rsid w:val="0039024F"/>
    <w:rsid w:val="003A0B8F"/>
    <w:rsid w:val="003D0018"/>
    <w:rsid w:val="003E5E6E"/>
    <w:rsid w:val="003E65A1"/>
    <w:rsid w:val="004544C8"/>
    <w:rsid w:val="00492CCC"/>
    <w:rsid w:val="004A17E1"/>
    <w:rsid w:val="004A2AF3"/>
    <w:rsid w:val="004F7AAC"/>
    <w:rsid w:val="005703B7"/>
    <w:rsid w:val="005B7181"/>
    <w:rsid w:val="005C2A88"/>
    <w:rsid w:val="005D4D6D"/>
    <w:rsid w:val="005F6233"/>
    <w:rsid w:val="00637578"/>
    <w:rsid w:val="00675127"/>
    <w:rsid w:val="00692EE1"/>
    <w:rsid w:val="007206A7"/>
    <w:rsid w:val="00732B8A"/>
    <w:rsid w:val="007F1409"/>
    <w:rsid w:val="0081351E"/>
    <w:rsid w:val="00822472"/>
    <w:rsid w:val="008B209E"/>
    <w:rsid w:val="008F5EA6"/>
    <w:rsid w:val="009139B0"/>
    <w:rsid w:val="00956037"/>
    <w:rsid w:val="00977FDD"/>
    <w:rsid w:val="009B41A1"/>
    <w:rsid w:val="009B7181"/>
    <w:rsid w:val="00A2502D"/>
    <w:rsid w:val="00AF76FC"/>
    <w:rsid w:val="00B144BB"/>
    <w:rsid w:val="00B469D4"/>
    <w:rsid w:val="00B47CC3"/>
    <w:rsid w:val="00BB2A5C"/>
    <w:rsid w:val="00BD77A4"/>
    <w:rsid w:val="00C00E33"/>
    <w:rsid w:val="00C061F0"/>
    <w:rsid w:val="00C44367"/>
    <w:rsid w:val="00C962A0"/>
    <w:rsid w:val="00CE4947"/>
    <w:rsid w:val="00D47DE8"/>
    <w:rsid w:val="00D7452C"/>
    <w:rsid w:val="00DA65DB"/>
    <w:rsid w:val="00DF007C"/>
    <w:rsid w:val="00E05349"/>
    <w:rsid w:val="00E55CA2"/>
    <w:rsid w:val="00E84914"/>
    <w:rsid w:val="00E93BF2"/>
    <w:rsid w:val="00EB6EFE"/>
    <w:rsid w:val="00EC4266"/>
    <w:rsid w:val="00ED3371"/>
    <w:rsid w:val="00EE1AA1"/>
    <w:rsid w:val="00EE6086"/>
    <w:rsid w:val="00F553FB"/>
    <w:rsid w:val="00F73676"/>
    <w:rsid w:val="00F95562"/>
    <w:rsid w:val="00F96571"/>
    <w:rsid w:val="00FD054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2EE1"/>
    <w:rPr>
      <w:color w:val="666666"/>
    </w:rPr>
  </w:style>
  <w:style w:type="paragraph" w:customStyle="1" w:styleId="D24315D0BDCF4EF98A01955509F99F26">
    <w:name w:val="D24315D0BDCF4EF98A01955509F99F26"/>
    <w:rsid w:val="00692E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44</Pages>
  <Words>43288</Words>
  <Characters>246748</Characters>
  <Application>Microsoft Office Word</Application>
  <DocSecurity>0</DocSecurity>
  <Lines>2056</Lines>
  <Paragraphs>578</Paragraphs>
  <ScaleCrop>false</ScaleCrop>
  <HeadingPairs>
    <vt:vector size="2" baseType="variant">
      <vt:variant>
        <vt:lpstr>Title</vt:lpstr>
      </vt:variant>
      <vt:variant>
        <vt:i4>1</vt:i4>
      </vt:variant>
    </vt:vector>
  </HeadingPairs>
  <TitlesOfParts>
    <vt:vector size="1" baseType="lpstr">
      <vt:lpstr>Friedrich-Alexander-Universität Erlangen-Nürnberg</vt:lpstr>
    </vt:vector>
  </TitlesOfParts>
  <Manager>michael.masuch@faps.fau.de</Manager>
  <Company>FAPS</Company>
  <LinksUpToDate>false</LinksUpToDate>
  <CharactersWithSpaces>28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berg</dc:title>
  <dc:creator>michael.masuch@faps.fau.de</dc:creator>
  <cp:lastModifiedBy>Sebastian, Alen</cp:lastModifiedBy>
  <cp:revision>27</cp:revision>
  <dcterms:created xsi:type="dcterms:W3CDTF">2025-07-03T08:03:00Z</dcterms:created>
  <dcterms:modified xsi:type="dcterms:W3CDTF">2025-07-2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